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4494A0" w14:textId="270682FC" w:rsidR="00C300D3" w:rsidRPr="00AD0A53" w:rsidRDefault="00C300D3" w:rsidP="00C300D3">
      <w:pPr>
        <w:jc w:val="both"/>
        <w:rPr>
          <w:b/>
          <w:bCs/>
          <w:i/>
          <w:sz w:val="48"/>
          <w:szCs w:val="32"/>
          <w:lang w:val="en-US"/>
        </w:rPr>
      </w:pPr>
      <w:bookmarkStart w:id="0" w:name="_Toc49096351"/>
      <w:r w:rsidRPr="00CD61A5">
        <w:rPr>
          <w:noProof/>
          <w:color w:val="000000"/>
          <w:sz w:val="32"/>
          <w:szCs w:val="32"/>
          <w:lang w:val="en-US"/>
        </w:rPr>
        <w:drawing>
          <wp:inline distT="0" distB="0" distL="0" distR="0" wp14:anchorId="173441CD" wp14:editId="4ACD1071">
            <wp:extent cx="5731510" cy="1073513"/>
            <wp:effectExtent l="0" t="0" r="254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1073513"/>
                    </a:xfrm>
                    <a:prstGeom prst="rect">
                      <a:avLst/>
                    </a:prstGeom>
                  </pic:spPr>
                </pic:pic>
              </a:graphicData>
            </a:graphic>
          </wp:inline>
        </w:drawing>
      </w:r>
      <w:r w:rsidRPr="00C300D3">
        <w:rPr>
          <w:b/>
          <w:bCs/>
          <w:i/>
          <w:sz w:val="48"/>
          <w:szCs w:val="32"/>
          <w:lang w:val="en-US"/>
        </w:rPr>
        <w:t xml:space="preserve"> </w:t>
      </w:r>
      <w:r w:rsidRPr="00C300D3">
        <w:rPr>
          <w:b/>
          <w:bCs/>
          <w:sz w:val="32"/>
          <w:szCs w:val="32"/>
          <w:lang w:val="en-US"/>
        </w:rPr>
        <w:t>Pengaruh Kepemimpinan Terhadap Kinerja Aparatur Desa Pinasungkulan Raya Kecamatan Modoinding</w:t>
      </w:r>
    </w:p>
    <w:p w14:paraId="6C285DD2" w14:textId="703A57BB" w:rsidR="00C300D3" w:rsidRPr="00C300D3" w:rsidRDefault="00C300D3" w:rsidP="00C300D3">
      <w:pPr>
        <w:pStyle w:val="NoSpacing"/>
        <w:jc w:val="both"/>
        <w:rPr>
          <w:rFonts w:ascii="Times New Roman" w:hAnsi="Times New Roman" w:cs="Times New Roman"/>
          <w:sz w:val="20"/>
          <w:szCs w:val="20"/>
        </w:rPr>
      </w:pPr>
      <w:r w:rsidRPr="00C300D3">
        <w:rPr>
          <w:rFonts w:ascii="Times New Roman" w:hAnsi="Times New Roman" w:cs="Times New Roman"/>
          <w:i/>
          <w:color w:val="000000"/>
          <w:sz w:val="20"/>
        </w:rPr>
        <w:t>J</w:t>
      </w:r>
      <w:r w:rsidRPr="00C300D3">
        <w:rPr>
          <w:rFonts w:ascii="Times New Roman" w:hAnsi="Times New Roman" w:cs="Times New Roman"/>
          <w:i/>
          <w:color w:val="000000"/>
          <w:sz w:val="20"/>
          <w:szCs w:val="20"/>
        </w:rPr>
        <w:t xml:space="preserve">urnal Administrativus Vol </w:t>
      </w:r>
      <w:proofErr w:type="gramStart"/>
      <w:r w:rsidRPr="00C300D3">
        <w:rPr>
          <w:rFonts w:ascii="Times New Roman" w:hAnsi="Times New Roman" w:cs="Times New Roman"/>
          <w:i/>
          <w:color w:val="000000"/>
          <w:sz w:val="20"/>
          <w:szCs w:val="20"/>
        </w:rPr>
        <w:t>3  No</w:t>
      </w:r>
      <w:proofErr w:type="gramEnd"/>
      <w:r w:rsidRPr="00C300D3">
        <w:rPr>
          <w:rFonts w:ascii="Times New Roman" w:hAnsi="Times New Roman" w:cs="Times New Roman"/>
          <w:i/>
          <w:color w:val="000000"/>
          <w:sz w:val="20"/>
          <w:szCs w:val="20"/>
        </w:rPr>
        <w:t xml:space="preserve"> 1, E-ISSN 3026-3018</w:t>
      </w:r>
    </w:p>
    <w:p w14:paraId="63A42C96" w14:textId="77777777" w:rsidR="00C300D3" w:rsidRPr="00C300D3" w:rsidRDefault="00C300D3" w:rsidP="00C300D3">
      <w:pPr>
        <w:jc w:val="both"/>
        <w:textDirection w:val="btLr"/>
        <w:rPr>
          <w:i/>
          <w:color w:val="000000"/>
          <w:sz w:val="20"/>
          <w:szCs w:val="20"/>
        </w:rPr>
      </w:pPr>
      <w:r w:rsidRPr="00C300D3">
        <w:rPr>
          <w:i/>
          <w:color w:val="000000"/>
          <w:sz w:val="20"/>
          <w:szCs w:val="20"/>
        </w:rPr>
        <w:t xml:space="preserve">© Tahun IAN FISH UNIMA. All right </w:t>
      </w:r>
      <w:proofErr w:type="gramStart"/>
      <w:r w:rsidRPr="00C300D3">
        <w:rPr>
          <w:i/>
          <w:color w:val="000000"/>
          <w:sz w:val="20"/>
          <w:szCs w:val="20"/>
        </w:rPr>
        <w:t>reserved</w:t>
      </w:r>
      <w:r w:rsidRPr="00C300D3">
        <w:rPr>
          <w:sz w:val="20"/>
          <w:szCs w:val="20"/>
        </w:rPr>
        <w:t xml:space="preserve"> </w:t>
      </w:r>
      <w:r w:rsidRPr="00C300D3">
        <w:rPr>
          <w:i/>
          <w:color w:val="000000"/>
          <w:sz w:val="20"/>
          <w:szCs w:val="20"/>
        </w:rPr>
        <w:t xml:space="preserve"> ISSN</w:t>
      </w:r>
      <w:proofErr w:type="gramEnd"/>
    </w:p>
    <w:p w14:paraId="7A6A974E" w14:textId="3273C805" w:rsidR="00C300D3" w:rsidRPr="00D6271B" w:rsidRDefault="00C300D3" w:rsidP="00D6271B">
      <w:pPr>
        <w:pStyle w:val="BodyText"/>
        <w:spacing w:before="8"/>
        <w:rPr>
          <w:sz w:val="20"/>
          <w:szCs w:val="20"/>
          <w:lang w:val="en-ID"/>
        </w:rPr>
      </w:pPr>
      <w:r>
        <w:rPr>
          <w:sz w:val="20"/>
          <w:szCs w:val="20"/>
        </w:rPr>
        <w:t>Firly Komaling</w:t>
      </w:r>
      <w:r w:rsidRPr="00C300D3">
        <w:rPr>
          <w:rFonts w:eastAsia="Times"/>
          <w:b/>
          <w:color w:val="000000"/>
          <w:sz w:val="20"/>
          <w:szCs w:val="20"/>
          <w:vertAlign w:val="superscript"/>
        </w:rPr>
        <w:t>1*</w:t>
      </w:r>
      <w:r w:rsidRPr="00C300D3">
        <w:rPr>
          <w:rFonts w:eastAsia="Times"/>
          <w:b/>
          <w:color w:val="000000"/>
          <w:sz w:val="20"/>
          <w:szCs w:val="20"/>
        </w:rPr>
        <w:t xml:space="preserve">, </w:t>
      </w:r>
      <w:r>
        <w:rPr>
          <w:sz w:val="20"/>
          <w:szCs w:val="20"/>
          <w:lang w:val="en-ID"/>
        </w:rPr>
        <w:t>Devie S.R.Siwij</w:t>
      </w:r>
      <w:r w:rsidRPr="00C300D3">
        <w:rPr>
          <w:rFonts w:eastAsia="Times"/>
          <w:b/>
          <w:color w:val="000000"/>
          <w:sz w:val="20"/>
          <w:szCs w:val="20"/>
          <w:vertAlign w:val="superscript"/>
        </w:rPr>
        <w:t>2</w:t>
      </w:r>
      <w:r w:rsidRPr="00C300D3">
        <w:rPr>
          <w:rFonts w:eastAsia="Times"/>
          <w:b/>
          <w:color w:val="000000"/>
          <w:sz w:val="20"/>
          <w:szCs w:val="20"/>
        </w:rPr>
        <w:t>,</w:t>
      </w:r>
      <w:r>
        <w:rPr>
          <w:rFonts w:eastAsia="SimSun"/>
          <w:color w:val="000000"/>
          <w:sz w:val="20"/>
          <w:szCs w:val="20"/>
        </w:rPr>
        <w:t>Margareth Rantung</w:t>
      </w:r>
      <w:r w:rsidRPr="00C300D3">
        <w:rPr>
          <w:rFonts w:eastAsia="Times"/>
          <w:b/>
          <w:color w:val="000000"/>
          <w:sz w:val="20"/>
          <w:szCs w:val="20"/>
          <w:vertAlign w:val="superscript"/>
        </w:rPr>
        <w:t xml:space="preserve"> 3</w:t>
      </w:r>
    </w:p>
    <w:p w14:paraId="663B8A7D" w14:textId="2FF68719" w:rsidR="00C300D3" w:rsidRPr="00C300D3" w:rsidRDefault="00D6271B" w:rsidP="00C300D3">
      <w:pPr>
        <w:pBdr>
          <w:top w:val="nil"/>
          <w:left w:val="nil"/>
          <w:bottom w:val="nil"/>
          <w:right w:val="nil"/>
          <w:between w:val="nil"/>
        </w:pBdr>
        <w:rPr>
          <w:rFonts w:eastAsia="Times"/>
          <w:color w:val="000000"/>
          <w:sz w:val="20"/>
          <w:szCs w:val="20"/>
        </w:rPr>
      </w:pPr>
      <w:r>
        <w:rPr>
          <w:rFonts w:eastAsia="Times"/>
          <w:color w:val="000000"/>
          <w:sz w:val="20"/>
          <w:szCs w:val="20"/>
          <w:vertAlign w:val="superscript"/>
        </w:rPr>
        <w:t>123</w:t>
      </w:r>
      <w:r w:rsidR="00C300D3" w:rsidRPr="00C300D3">
        <w:rPr>
          <w:rFonts w:eastAsia="Times"/>
          <w:color w:val="000000"/>
          <w:sz w:val="20"/>
          <w:szCs w:val="20"/>
        </w:rPr>
        <w:t xml:space="preserve">prodi illmu administrasi negara, universitas negeri </w:t>
      </w:r>
      <w:proofErr w:type="gramStart"/>
      <w:r w:rsidR="00C300D3" w:rsidRPr="00C300D3">
        <w:rPr>
          <w:rFonts w:eastAsia="Times"/>
          <w:color w:val="000000"/>
          <w:sz w:val="20"/>
          <w:szCs w:val="20"/>
        </w:rPr>
        <w:t>manado</w:t>
      </w:r>
      <w:proofErr w:type="gramEnd"/>
    </w:p>
    <w:p w14:paraId="153CC0B1" w14:textId="144D47E0" w:rsidR="00C300D3" w:rsidRPr="00C300D3" w:rsidRDefault="00C300D3" w:rsidP="00C300D3">
      <w:pPr>
        <w:rPr>
          <w:color w:val="000000" w:themeColor="text1"/>
        </w:rPr>
      </w:pPr>
      <w:r w:rsidRPr="00C300D3">
        <w:rPr>
          <w:rFonts w:eastAsia="Times"/>
          <w:color w:val="000000"/>
          <w:sz w:val="20"/>
          <w:szCs w:val="20"/>
          <w:vertAlign w:val="superscript"/>
        </w:rPr>
        <w:t>1</w:t>
      </w:r>
      <w:r w:rsidRPr="00C300D3">
        <w:rPr>
          <w:rFonts w:eastAsia="Times"/>
          <w:color w:val="000000"/>
          <w:sz w:val="20"/>
          <w:szCs w:val="20"/>
        </w:rPr>
        <w:t xml:space="preserve"> </w:t>
      </w:r>
      <w:r w:rsidRPr="00C300D3">
        <w:rPr>
          <w:rStyle w:val="Hyperlink"/>
          <w:color w:val="000000" w:themeColor="text1"/>
          <w:sz w:val="18"/>
          <w:szCs w:val="18"/>
        </w:rPr>
        <w:t>Firlykomaling4@gmail.com</w:t>
      </w:r>
      <w:r w:rsidRPr="00C300D3">
        <w:rPr>
          <w:rFonts w:eastAsia="Times"/>
          <w:color w:val="000000" w:themeColor="text1"/>
          <w:sz w:val="20"/>
          <w:szCs w:val="20"/>
        </w:rPr>
        <w:t>*;</w:t>
      </w:r>
      <w:r w:rsidRPr="00C300D3">
        <w:rPr>
          <w:rStyle w:val="AuthorChar"/>
          <w:rFonts w:eastAsia="Times"/>
          <w:b w:val="0"/>
          <w:color w:val="000000" w:themeColor="text1"/>
          <w:sz w:val="20"/>
        </w:rPr>
        <w:t xml:space="preserve"> </w:t>
      </w:r>
      <w:hyperlink r:id="rId10" w:history="1">
        <w:r w:rsidRPr="00C300D3">
          <w:rPr>
            <w:rStyle w:val="Hyperlink"/>
            <w:rFonts w:eastAsia="Times"/>
            <w:color w:val="000000" w:themeColor="text1"/>
            <w:kern w:val="32"/>
            <w:sz w:val="20"/>
            <w:szCs w:val="32"/>
            <w:lang w:val="en-US" w:eastAsia="id-ID"/>
          </w:rPr>
          <w:t>deviesiwij@unima.ac.id</w:t>
        </w:r>
      </w:hyperlink>
      <w:r w:rsidRPr="00C300D3">
        <w:rPr>
          <w:rStyle w:val="AuthorChar"/>
          <w:rFonts w:eastAsia="Times"/>
          <w:b w:val="0"/>
          <w:color w:val="000000" w:themeColor="text1"/>
          <w:sz w:val="20"/>
        </w:rPr>
        <w:t>;</w:t>
      </w:r>
      <w:r>
        <w:rPr>
          <w:rStyle w:val="AuthorChar"/>
          <w:rFonts w:eastAsia="Times"/>
          <w:b w:val="0"/>
          <w:sz w:val="20"/>
        </w:rPr>
        <w:t xml:space="preserve"> margarethrantung@unima.ac.id</w:t>
      </w:r>
    </w:p>
    <w:p w14:paraId="56B913A0" w14:textId="77777777" w:rsidR="00C300D3" w:rsidRDefault="00C300D3" w:rsidP="00C300D3">
      <w:pPr>
        <w:rPr>
          <w:rFonts w:ascii="Times" w:eastAsia="Times" w:hAnsi="Times" w:cs="Times"/>
        </w:rPr>
      </w:pPr>
    </w:p>
    <w:tbl>
      <w:tblPr>
        <w:tblW w:w="9214" w:type="dxa"/>
        <w:jc w:val="center"/>
        <w:tblBorders>
          <w:top w:val="nil"/>
          <w:left w:val="nil"/>
          <w:bottom w:val="nil"/>
          <w:right w:val="nil"/>
          <w:insideH w:val="nil"/>
          <w:insideV w:val="nil"/>
        </w:tblBorders>
        <w:tblLayout w:type="fixed"/>
        <w:tblLook w:val="0400" w:firstRow="0" w:lastRow="0" w:firstColumn="0" w:lastColumn="0" w:noHBand="0" w:noVBand="1"/>
      </w:tblPr>
      <w:tblGrid>
        <w:gridCol w:w="2319"/>
        <w:gridCol w:w="554"/>
        <w:gridCol w:w="6341"/>
      </w:tblGrid>
      <w:tr w:rsidR="00C300D3" w14:paraId="0CF98978" w14:textId="77777777" w:rsidTr="005A660A">
        <w:trPr>
          <w:jc w:val="center"/>
        </w:trPr>
        <w:tc>
          <w:tcPr>
            <w:tcW w:w="2319" w:type="dxa"/>
            <w:tcBorders>
              <w:top w:val="single" w:sz="4" w:space="0" w:color="000000"/>
              <w:bottom w:val="single" w:sz="4" w:space="0" w:color="000000"/>
            </w:tcBorders>
          </w:tcPr>
          <w:p w14:paraId="1532CC5A" w14:textId="77777777" w:rsidR="00C300D3" w:rsidRDefault="00C300D3" w:rsidP="005A660A">
            <w:pPr>
              <w:keepNext/>
              <w:pBdr>
                <w:top w:val="nil"/>
                <w:left w:val="nil"/>
                <w:bottom w:val="nil"/>
                <w:right w:val="nil"/>
                <w:between w:val="nil"/>
              </w:pBdr>
              <w:spacing w:before="220" w:after="200"/>
              <w:rPr>
                <w:rFonts w:ascii="Times" w:eastAsia="Times" w:hAnsi="Times" w:cs="Times"/>
                <w:smallCaps/>
                <w:color w:val="000000"/>
              </w:rPr>
            </w:pPr>
            <w:r>
              <w:rPr>
                <w:rFonts w:ascii="Times" w:eastAsia="Times" w:hAnsi="Times" w:cs="Times"/>
                <w:smallCaps/>
                <w:color w:val="000000"/>
              </w:rPr>
              <w:t>I N F O  A R T I K E L</w:t>
            </w:r>
          </w:p>
        </w:tc>
        <w:tc>
          <w:tcPr>
            <w:tcW w:w="554" w:type="dxa"/>
            <w:tcBorders>
              <w:top w:val="single" w:sz="4" w:space="0" w:color="000000"/>
              <w:bottom w:val="single" w:sz="4" w:space="0" w:color="000000"/>
            </w:tcBorders>
          </w:tcPr>
          <w:p w14:paraId="58D64966" w14:textId="77777777" w:rsidR="00C300D3" w:rsidRDefault="00C300D3" w:rsidP="005A660A">
            <w:pPr>
              <w:rPr>
                <w:rFonts w:ascii="Times" w:eastAsia="Times" w:hAnsi="Times" w:cs="Times"/>
              </w:rPr>
            </w:pPr>
          </w:p>
        </w:tc>
        <w:tc>
          <w:tcPr>
            <w:tcW w:w="6341" w:type="dxa"/>
            <w:tcBorders>
              <w:top w:val="single" w:sz="4" w:space="0" w:color="000000"/>
              <w:bottom w:val="single" w:sz="4" w:space="0" w:color="000000"/>
            </w:tcBorders>
          </w:tcPr>
          <w:p w14:paraId="2FCAAA71" w14:textId="77777777" w:rsidR="00C300D3" w:rsidRDefault="00C300D3" w:rsidP="005A660A">
            <w:pPr>
              <w:keepNext/>
              <w:pBdr>
                <w:top w:val="nil"/>
                <w:left w:val="nil"/>
                <w:bottom w:val="nil"/>
                <w:right w:val="nil"/>
                <w:between w:val="nil"/>
              </w:pBdr>
              <w:spacing w:before="220" w:after="200"/>
              <w:rPr>
                <w:rFonts w:ascii="Times" w:eastAsia="Times" w:hAnsi="Times" w:cs="Times"/>
                <w:b/>
                <w:color w:val="000000"/>
              </w:rPr>
            </w:pPr>
            <w:r>
              <w:rPr>
                <w:rFonts w:ascii="Times" w:eastAsia="Times" w:hAnsi="Times" w:cs="Times"/>
                <w:smallCaps/>
                <w:color w:val="000000"/>
              </w:rPr>
              <w:t>A B S T R A C T</w:t>
            </w:r>
            <w:r>
              <w:rPr>
                <w:rFonts w:ascii="Times" w:eastAsia="Times" w:hAnsi="Times" w:cs="Times"/>
                <w:b/>
                <w:color w:val="000000"/>
              </w:rPr>
              <w:t xml:space="preserve"> </w:t>
            </w:r>
          </w:p>
        </w:tc>
      </w:tr>
      <w:tr w:rsidR="00C300D3" w14:paraId="3A8A6FA8" w14:textId="77777777" w:rsidTr="005A660A">
        <w:trPr>
          <w:trHeight w:val="748"/>
          <w:jc w:val="center"/>
        </w:trPr>
        <w:tc>
          <w:tcPr>
            <w:tcW w:w="2319" w:type="dxa"/>
            <w:vMerge w:val="restart"/>
            <w:tcBorders>
              <w:top w:val="single" w:sz="4" w:space="0" w:color="000000"/>
            </w:tcBorders>
          </w:tcPr>
          <w:p w14:paraId="5C1B80F5" w14:textId="77777777" w:rsidR="00C300D3" w:rsidRDefault="00C300D3" w:rsidP="005A660A">
            <w:pPr>
              <w:rPr>
                <w:rFonts w:ascii="Times" w:eastAsia="Times" w:hAnsi="Times" w:cs="Times"/>
                <w:b/>
                <w:i/>
              </w:rPr>
            </w:pPr>
            <w:r>
              <w:rPr>
                <w:rFonts w:ascii="Times" w:eastAsia="Times" w:hAnsi="Times" w:cs="Times"/>
                <w:b/>
                <w:i/>
              </w:rPr>
              <w:t>Key word:</w:t>
            </w:r>
          </w:p>
          <w:p w14:paraId="79D765EC" w14:textId="77777777" w:rsidR="00C300D3" w:rsidRDefault="00C300D3" w:rsidP="005A660A">
            <w:pPr>
              <w:rPr>
                <w:sz w:val="20"/>
                <w:szCs w:val="18"/>
                <w:lang w:val="en-US"/>
              </w:rPr>
            </w:pPr>
            <w:r>
              <w:rPr>
                <w:sz w:val="20"/>
                <w:szCs w:val="18"/>
                <w:lang w:val="en-US"/>
              </w:rPr>
              <w:t>Leadership, Performance, Civil servant</w:t>
            </w:r>
          </w:p>
          <w:p w14:paraId="576E0D5D" w14:textId="2E1945D0" w:rsidR="00D6271B" w:rsidRPr="000B0694" w:rsidRDefault="00D6271B" w:rsidP="00D6271B">
            <w:pPr>
              <w:jc w:val="both"/>
              <w:rPr>
                <w:rFonts w:ascii="Times" w:eastAsia="Times" w:hAnsi="Times" w:cs="Times"/>
                <w:sz w:val="20"/>
              </w:rPr>
            </w:pPr>
            <w:r w:rsidRPr="000B0694">
              <w:rPr>
                <w:rFonts w:ascii="Times" w:eastAsia="Times" w:hAnsi="Times" w:cs="Times"/>
                <w:sz w:val="20"/>
              </w:rPr>
              <w:t>Accepted:</w:t>
            </w:r>
            <w:r>
              <w:rPr>
                <w:rFonts w:ascii="Times" w:eastAsia="Times" w:hAnsi="Times" w:cs="Times"/>
                <w:sz w:val="20"/>
              </w:rPr>
              <w:t xml:space="preserve"> </w:t>
            </w:r>
            <w:r>
              <w:rPr>
                <w:rFonts w:ascii="Times" w:eastAsia="Times" w:hAnsi="Times" w:cs="Times"/>
              </w:rPr>
              <w:t>3 Januari 2025</w:t>
            </w:r>
          </w:p>
          <w:p w14:paraId="340381BA" w14:textId="77777777" w:rsidR="00D6271B" w:rsidRPr="000B0694" w:rsidRDefault="00D6271B" w:rsidP="00D6271B">
            <w:pPr>
              <w:jc w:val="both"/>
              <w:rPr>
                <w:rFonts w:ascii="Times" w:eastAsia="Times" w:hAnsi="Times" w:cs="Times"/>
                <w:sz w:val="20"/>
              </w:rPr>
            </w:pPr>
            <w:r w:rsidRPr="000B0694">
              <w:rPr>
                <w:rFonts w:ascii="Times" w:eastAsia="Times" w:hAnsi="Times" w:cs="Times"/>
                <w:sz w:val="20"/>
              </w:rPr>
              <w:t xml:space="preserve">Revised : </w:t>
            </w:r>
            <w:r>
              <w:rPr>
                <w:rFonts w:ascii="Times" w:eastAsia="Times" w:hAnsi="Times" w:cs="Times"/>
              </w:rPr>
              <w:t>15 Januari 2025</w:t>
            </w:r>
          </w:p>
          <w:p w14:paraId="0594875A" w14:textId="77777777" w:rsidR="00D6271B" w:rsidRPr="000B0694" w:rsidRDefault="00D6271B" w:rsidP="00D6271B">
            <w:pPr>
              <w:jc w:val="both"/>
              <w:rPr>
                <w:rFonts w:ascii="Times" w:eastAsia="Times" w:hAnsi="Times" w:cs="Times"/>
                <w:sz w:val="20"/>
              </w:rPr>
            </w:pPr>
            <w:r w:rsidRPr="000B0694">
              <w:rPr>
                <w:rFonts w:ascii="Times" w:eastAsia="Times" w:hAnsi="Times" w:cs="Times"/>
                <w:sz w:val="20"/>
              </w:rPr>
              <w:t xml:space="preserve">Published: </w:t>
            </w:r>
            <w:r>
              <w:rPr>
                <w:rFonts w:ascii="Times" w:eastAsia="Times" w:hAnsi="Times" w:cs="Times"/>
              </w:rPr>
              <w:t>31 Januari 2025</w:t>
            </w:r>
          </w:p>
          <w:p w14:paraId="4F8072D4" w14:textId="6A87E134" w:rsidR="00D6271B" w:rsidRPr="00D6271B" w:rsidRDefault="00D6271B" w:rsidP="005A660A">
            <w:pPr>
              <w:rPr>
                <w:sz w:val="20"/>
                <w:szCs w:val="18"/>
                <w:lang w:val="en-US"/>
              </w:rPr>
            </w:pPr>
          </w:p>
        </w:tc>
        <w:tc>
          <w:tcPr>
            <w:tcW w:w="554" w:type="dxa"/>
            <w:tcBorders>
              <w:top w:val="single" w:sz="4" w:space="0" w:color="000000"/>
            </w:tcBorders>
          </w:tcPr>
          <w:p w14:paraId="0DC202DD" w14:textId="77777777" w:rsidR="00C300D3" w:rsidRDefault="00C300D3" w:rsidP="005A660A">
            <w:pPr>
              <w:rPr>
                <w:rFonts w:ascii="Times" w:eastAsia="Times" w:hAnsi="Times" w:cs="Times"/>
              </w:rPr>
            </w:pPr>
          </w:p>
        </w:tc>
        <w:tc>
          <w:tcPr>
            <w:tcW w:w="6341" w:type="dxa"/>
            <w:vMerge w:val="restart"/>
            <w:tcBorders>
              <w:top w:val="single" w:sz="4" w:space="0" w:color="000000"/>
            </w:tcBorders>
          </w:tcPr>
          <w:p w14:paraId="7612BAA2" w14:textId="77777777" w:rsidR="00C300D3" w:rsidRPr="00C300D3" w:rsidRDefault="00C300D3" w:rsidP="00C300D3">
            <w:pPr>
              <w:ind w:firstLine="720"/>
              <w:jc w:val="both"/>
              <w:rPr>
                <w:sz w:val="20"/>
                <w:szCs w:val="18"/>
                <w:lang w:val="en-US"/>
              </w:rPr>
            </w:pPr>
            <w:r w:rsidRPr="00C300D3">
              <w:rPr>
                <w:sz w:val="20"/>
                <w:szCs w:val="18"/>
                <w:lang w:val="en-US"/>
              </w:rPr>
              <w:t>The aim of this research is: To determine the influence of leadership on the performance of Pinasungkulan Raya village officials, Modoinding District. In this research, the influence of leadership on the performance of village officials in organizations can be realized through developing the performance of village officials and leaders in the organization must always pay attention to their heads and always provide good work motivation in the form of facilities and the provision of quality technological tools. Currently, leaders and organizations are faced with tougher challenges due to technological advances, rapid changes, open government policies, and complex employment issues. To anticipate this in order to achieve organizational goals, various appropriate strategies are needed to create effective leaders who have competence, commitment and integrity. Based on the results obtained, it can be said that it is proven that leadership has a positive and significant effect on the performance of the apparatus in Pinasungkula Raya Village. And based on the results of the coefficient of determination test, the influence of leadership on performance has an effect of 10%. This can be proven by the results of data analysis techniques using SPSS (Statistical Package for the Social Sciences). With a figure of 10%, leadership in Pinasungkulan Raya Village needs to be improved to the maximum, so that the performance of the apparatus in the process of serving the community is good.</w:t>
            </w:r>
          </w:p>
          <w:p w14:paraId="501B1892" w14:textId="1F074C9C" w:rsidR="00C300D3" w:rsidRDefault="00C300D3" w:rsidP="005A660A">
            <w:pPr>
              <w:jc w:val="both"/>
              <w:rPr>
                <w:rFonts w:ascii="Times" w:eastAsia="Times" w:hAnsi="Times" w:cs="Times"/>
              </w:rPr>
            </w:pPr>
          </w:p>
        </w:tc>
      </w:tr>
      <w:tr w:rsidR="00C300D3" w14:paraId="67363243" w14:textId="77777777" w:rsidTr="005A660A">
        <w:trPr>
          <w:trHeight w:val="932"/>
          <w:jc w:val="center"/>
        </w:trPr>
        <w:tc>
          <w:tcPr>
            <w:tcW w:w="2319" w:type="dxa"/>
            <w:vMerge/>
            <w:tcBorders>
              <w:top w:val="single" w:sz="4" w:space="0" w:color="000000"/>
            </w:tcBorders>
          </w:tcPr>
          <w:p w14:paraId="6BEA58F8" w14:textId="77777777" w:rsidR="00C300D3" w:rsidRDefault="00C300D3" w:rsidP="005A660A">
            <w:pPr>
              <w:pBdr>
                <w:top w:val="nil"/>
                <w:left w:val="nil"/>
                <w:bottom w:val="nil"/>
                <w:right w:val="nil"/>
                <w:between w:val="nil"/>
              </w:pBdr>
              <w:spacing w:line="276" w:lineRule="auto"/>
              <w:rPr>
                <w:rFonts w:ascii="Times" w:eastAsia="Times" w:hAnsi="Times" w:cs="Times"/>
              </w:rPr>
            </w:pPr>
          </w:p>
        </w:tc>
        <w:tc>
          <w:tcPr>
            <w:tcW w:w="554" w:type="dxa"/>
          </w:tcPr>
          <w:p w14:paraId="1864133D" w14:textId="77777777" w:rsidR="00C300D3" w:rsidRDefault="00C300D3" w:rsidP="005A660A">
            <w:pPr>
              <w:rPr>
                <w:rFonts w:ascii="Times" w:eastAsia="Times" w:hAnsi="Times" w:cs="Times"/>
              </w:rPr>
            </w:pPr>
          </w:p>
        </w:tc>
        <w:tc>
          <w:tcPr>
            <w:tcW w:w="6341" w:type="dxa"/>
            <w:vMerge/>
            <w:tcBorders>
              <w:top w:val="single" w:sz="4" w:space="0" w:color="000000"/>
            </w:tcBorders>
          </w:tcPr>
          <w:p w14:paraId="5242C96D" w14:textId="77777777" w:rsidR="00C300D3" w:rsidRDefault="00C300D3" w:rsidP="005A660A">
            <w:pPr>
              <w:pBdr>
                <w:top w:val="nil"/>
                <w:left w:val="nil"/>
                <w:bottom w:val="nil"/>
                <w:right w:val="nil"/>
                <w:between w:val="nil"/>
              </w:pBdr>
              <w:spacing w:line="276" w:lineRule="auto"/>
              <w:rPr>
                <w:rFonts w:ascii="Times" w:eastAsia="Times" w:hAnsi="Times" w:cs="Times"/>
              </w:rPr>
            </w:pPr>
          </w:p>
        </w:tc>
      </w:tr>
      <w:tr w:rsidR="00C300D3" w14:paraId="3875C86F" w14:textId="77777777" w:rsidTr="005A660A">
        <w:trPr>
          <w:trHeight w:val="725"/>
          <w:jc w:val="center"/>
        </w:trPr>
        <w:tc>
          <w:tcPr>
            <w:tcW w:w="2319" w:type="dxa"/>
            <w:vMerge/>
            <w:tcBorders>
              <w:top w:val="single" w:sz="4" w:space="0" w:color="000000"/>
            </w:tcBorders>
          </w:tcPr>
          <w:p w14:paraId="2533221D" w14:textId="77777777" w:rsidR="00C300D3" w:rsidRDefault="00C300D3" w:rsidP="005A660A">
            <w:pPr>
              <w:pBdr>
                <w:top w:val="nil"/>
                <w:left w:val="nil"/>
                <w:bottom w:val="nil"/>
                <w:right w:val="nil"/>
                <w:between w:val="nil"/>
              </w:pBdr>
              <w:spacing w:line="276" w:lineRule="auto"/>
              <w:rPr>
                <w:rFonts w:ascii="Times" w:eastAsia="Times" w:hAnsi="Times" w:cs="Times"/>
              </w:rPr>
            </w:pPr>
          </w:p>
        </w:tc>
        <w:tc>
          <w:tcPr>
            <w:tcW w:w="554" w:type="dxa"/>
            <w:tcBorders>
              <w:bottom w:val="single" w:sz="4" w:space="0" w:color="000000"/>
            </w:tcBorders>
          </w:tcPr>
          <w:p w14:paraId="35B069FC" w14:textId="77777777" w:rsidR="00C300D3" w:rsidRDefault="00C300D3" w:rsidP="005A660A">
            <w:pPr>
              <w:rPr>
                <w:rFonts w:ascii="Times" w:eastAsia="Times" w:hAnsi="Times" w:cs="Times"/>
              </w:rPr>
            </w:pPr>
          </w:p>
        </w:tc>
        <w:tc>
          <w:tcPr>
            <w:tcW w:w="6341" w:type="dxa"/>
            <w:vMerge/>
            <w:tcBorders>
              <w:top w:val="single" w:sz="4" w:space="0" w:color="000000"/>
            </w:tcBorders>
          </w:tcPr>
          <w:p w14:paraId="4BDEABE8" w14:textId="77777777" w:rsidR="00C300D3" w:rsidRDefault="00C300D3" w:rsidP="005A660A">
            <w:pPr>
              <w:pBdr>
                <w:top w:val="nil"/>
                <w:left w:val="nil"/>
                <w:bottom w:val="nil"/>
                <w:right w:val="nil"/>
                <w:between w:val="nil"/>
              </w:pBdr>
              <w:spacing w:line="276" w:lineRule="auto"/>
              <w:rPr>
                <w:rFonts w:ascii="Times" w:eastAsia="Times" w:hAnsi="Times" w:cs="Times"/>
              </w:rPr>
            </w:pPr>
          </w:p>
        </w:tc>
      </w:tr>
      <w:tr w:rsidR="00C300D3" w14:paraId="1BCA36BA" w14:textId="77777777" w:rsidTr="005A660A">
        <w:trPr>
          <w:trHeight w:val="554"/>
          <w:jc w:val="center"/>
        </w:trPr>
        <w:tc>
          <w:tcPr>
            <w:tcW w:w="2319" w:type="dxa"/>
            <w:tcBorders>
              <w:top w:val="single" w:sz="4" w:space="0" w:color="000000"/>
              <w:bottom w:val="single" w:sz="4" w:space="0" w:color="000000"/>
            </w:tcBorders>
          </w:tcPr>
          <w:p w14:paraId="19972C68" w14:textId="77777777" w:rsidR="00C300D3" w:rsidRDefault="00C300D3" w:rsidP="005A660A">
            <w:pPr>
              <w:rPr>
                <w:rFonts w:ascii="Times" w:eastAsia="Times" w:hAnsi="Times" w:cs="Times"/>
              </w:rPr>
            </w:pPr>
          </w:p>
        </w:tc>
        <w:tc>
          <w:tcPr>
            <w:tcW w:w="554" w:type="dxa"/>
            <w:tcBorders>
              <w:top w:val="single" w:sz="4" w:space="0" w:color="000000"/>
              <w:bottom w:val="single" w:sz="4" w:space="0" w:color="000000"/>
            </w:tcBorders>
          </w:tcPr>
          <w:p w14:paraId="578F62B4" w14:textId="77777777" w:rsidR="00C300D3" w:rsidRDefault="00C300D3" w:rsidP="005A660A">
            <w:pPr>
              <w:rPr>
                <w:rFonts w:ascii="Times" w:eastAsia="Times" w:hAnsi="Times" w:cs="Times"/>
              </w:rPr>
            </w:pPr>
          </w:p>
        </w:tc>
        <w:tc>
          <w:tcPr>
            <w:tcW w:w="6341" w:type="dxa"/>
            <w:tcBorders>
              <w:top w:val="single" w:sz="4" w:space="0" w:color="000000"/>
              <w:bottom w:val="single" w:sz="4" w:space="0" w:color="000000"/>
            </w:tcBorders>
          </w:tcPr>
          <w:p w14:paraId="32CA73D3" w14:textId="77777777" w:rsidR="00C300D3" w:rsidRDefault="00C300D3" w:rsidP="005A660A">
            <w:pPr>
              <w:rPr>
                <w:rFonts w:ascii="Times" w:eastAsia="Times" w:hAnsi="Times" w:cs="Times"/>
              </w:rPr>
            </w:pPr>
            <w:r>
              <w:rPr>
                <w:rFonts w:ascii="Times" w:eastAsia="Times" w:hAnsi="Times" w:cs="Times"/>
                <w:smallCaps/>
              </w:rPr>
              <w:t xml:space="preserve">INTISARI </w:t>
            </w:r>
          </w:p>
        </w:tc>
      </w:tr>
      <w:tr w:rsidR="00C300D3" w14:paraId="5907B193" w14:textId="77777777" w:rsidTr="005A660A">
        <w:trPr>
          <w:trHeight w:val="1667"/>
          <w:jc w:val="center"/>
        </w:trPr>
        <w:tc>
          <w:tcPr>
            <w:tcW w:w="2319" w:type="dxa"/>
            <w:tcBorders>
              <w:top w:val="single" w:sz="4" w:space="0" w:color="000000"/>
            </w:tcBorders>
          </w:tcPr>
          <w:p w14:paraId="37A24594" w14:textId="77777777" w:rsidR="00C300D3" w:rsidRDefault="00C300D3" w:rsidP="005A660A">
            <w:pPr>
              <w:rPr>
                <w:rFonts w:ascii="Times" w:eastAsia="Times" w:hAnsi="Times" w:cs="Times"/>
                <w:b/>
              </w:rPr>
            </w:pPr>
            <w:r>
              <w:rPr>
                <w:rFonts w:ascii="Times" w:eastAsia="Times" w:hAnsi="Times" w:cs="Times"/>
                <w:b/>
              </w:rPr>
              <w:t>Kata kunci:</w:t>
            </w:r>
          </w:p>
          <w:p w14:paraId="273B6865" w14:textId="3CCB8D74" w:rsidR="00C300D3" w:rsidRDefault="00C300D3" w:rsidP="005A660A">
            <w:pPr>
              <w:rPr>
                <w:rFonts w:ascii="Times" w:eastAsia="Times" w:hAnsi="Times" w:cs="Times"/>
              </w:rPr>
            </w:pPr>
            <w:r>
              <w:rPr>
                <w:rFonts w:ascii="Times" w:eastAsia="Times" w:hAnsi="Times" w:cs="Times"/>
                <w:sz w:val="20"/>
              </w:rPr>
              <w:t>Kepemimpinan, Kinerja, Pegawai</w:t>
            </w:r>
          </w:p>
        </w:tc>
        <w:tc>
          <w:tcPr>
            <w:tcW w:w="554" w:type="dxa"/>
            <w:tcBorders>
              <w:top w:val="single" w:sz="4" w:space="0" w:color="000000"/>
            </w:tcBorders>
          </w:tcPr>
          <w:p w14:paraId="2D20B09A" w14:textId="77777777" w:rsidR="00C300D3" w:rsidRDefault="00C300D3" w:rsidP="005A660A">
            <w:pPr>
              <w:rPr>
                <w:rFonts w:ascii="Times" w:eastAsia="Times" w:hAnsi="Times" w:cs="Times"/>
              </w:rPr>
            </w:pPr>
          </w:p>
        </w:tc>
        <w:tc>
          <w:tcPr>
            <w:tcW w:w="6341" w:type="dxa"/>
            <w:tcBorders>
              <w:top w:val="single" w:sz="4" w:space="0" w:color="000000"/>
            </w:tcBorders>
          </w:tcPr>
          <w:p w14:paraId="4027FC52" w14:textId="156C2B5B" w:rsidR="00C300D3" w:rsidRDefault="00C300D3" w:rsidP="00C300D3">
            <w:pPr>
              <w:jc w:val="both"/>
              <w:rPr>
                <w:rFonts w:ascii="Times" w:eastAsia="Times" w:hAnsi="Times" w:cs="Times"/>
              </w:rPr>
            </w:pPr>
            <w:r w:rsidRPr="00C300D3">
              <w:rPr>
                <w:rFonts w:ascii="Times" w:eastAsia="Times" w:hAnsi="Times" w:cs="Times"/>
                <w:sz w:val="20"/>
              </w:rPr>
              <w:t xml:space="preserve">     Tujuan dari penelitian ini adalah: Untuk mengetahui pengaruh kepemimpinan terhadap kinerja perangkat desa Pinasungkulan Raya Kecamatan Modoinding. Dalam penelitian ini pengaruh kepemimpinan terhadap kinerja perangkat desa dalam organisasi dapat diwujudkan melalui pengembangan kinerja perangkat desa dan pemimpin dalam organisasi harus selalu memperhatikan pimpinannya dan selalu memberikan motivasi kerja yang baik berupa fasilitas dan penyediaan alat teknologi yang berkualitas. Saat ini pemimpin dan organisasi dihadapkan pada tantangan yang semakin berat akibat kemajuan teknologi, perubahan yang cepat, kebijakan pemerintah yang terbuka, dan masalah ketenagakerjaan yang </w:t>
            </w:r>
            <w:r w:rsidRPr="00C300D3">
              <w:rPr>
                <w:rFonts w:ascii="Times" w:eastAsia="Times" w:hAnsi="Times" w:cs="Times"/>
                <w:sz w:val="20"/>
              </w:rPr>
              <w:lastRenderedPageBreak/>
              <w:t>kompleks. Untuk mengantisipasi hal tersebut demi tercapainya tujuan organisasi, diperlukan berbagai strategi yang tepat untuk menciptakan pemimpin yang efektif yang memiliki kompetensi, komitmen dan integritas. Berdasarkan hasil yang diperoleh dapat dikatakan bahwa terbukti kepemimpinan berpengaruh positif dan signifikan terhadap kinerja aparatur di Desa Pinasungkula Raya. Dan berdasarkan hasil uji koefisien determinasi, pengaruh kepemimpinan terhadap kinerja berpengaruh sebesar 10%. Hal ini dapat dibuktikan dengan hasil teknik analisis data dengan menggunakan SPSS (Statistical Package for the Social Sciences). Dengan angka 10% maka kepemimpinan di Kelurahan Pinasungkulan Raya perlu ditingkatkan lagi secara maksimal, agar kinerja aparatur dalam proses pelayanan kepada masyarakat menjadi baik.</w:t>
            </w:r>
          </w:p>
        </w:tc>
      </w:tr>
    </w:tbl>
    <w:p w14:paraId="42056352" w14:textId="77777777" w:rsidR="003C450B" w:rsidRPr="00AD0A53" w:rsidRDefault="003C450B" w:rsidP="00EC4F5A">
      <w:pPr>
        <w:jc w:val="center"/>
        <w:rPr>
          <w:b/>
          <w:bCs/>
          <w:sz w:val="32"/>
          <w:szCs w:val="32"/>
        </w:rPr>
      </w:pPr>
    </w:p>
    <w:p w14:paraId="63C029FD" w14:textId="77777777" w:rsidR="0094584E" w:rsidRPr="00AD0A53" w:rsidRDefault="0094584E" w:rsidP="00EC4F5A">
      <w:pPr>
        <w:jc w:val="center"/>
        <w:rPr>
          <w:rFonts w:eastAsia="Calibri"/>
          <w:i/>
          <w:sz w:val="18"/>
          <w:szCs w:val="18"/>
        </w:rPr>
        <w:sectPr w:rsidR="0094584E" w:rsidRPr="00AD0A53" w:rsidSect="00C300D3">
          <w:footerReference w:type="even" r:id="rId11"/>
          <w:footerReference w:type="default" r:id="rId12"/>
          <w:pgSz w:w="11907" w:h="16840" w:code="9"/>
          <w:pgMar w:top="2268" w:right="1418" w:bottom="1531" w:left="1418" w:header="709" w:footer="709" w:gutter="0"/>
          <w:pgNumType w:start="1"/>
          <w:cols w:space="708"/>
          <w:docGrid w:linePitch="360"/>
        </w:sectPr>
      </w:pPr>
    </w:p>
    <w:p w14:paraId="71BB48FA" w14:textId="77777777" w:rsidR="00BC6D10" w:rsidRPr="00AD0A53" w:rsidRDefault="00BC6D10" w:rsidP="00BC6D10">
      <w:pPr>
        <w:jc w:val="both"/>
        <w:rPr>
          <w:b/>
          <w:i/>
          <w:sz w:val="18"/>
          <w:szCs w:val="18"/>
          <w:lang w:val="en-US"/>
        </w:rPr>
        <w:sectPr w:rsidR="00BC6D10" w:rsidRPr="00AD0A53" w:rsidSect="0094584E">
          <w:type w:val="continuous"/>
          <w:pgSz w:w="11907" w:h="16840" w:code="9"/>
          <w:pgMar w:top="2268" w:right="1418" w:bottom="1531" w:left="1418" w:header="709" w:footer="709" w:gutter="0"/>
          <w:pgNumType w:start="1"/>
          <w:cols w:space="708"/>
          <w:docGrid w:linePitch="360"/>
        </w:sectPr>
      </w:pPr>
    </w:p>
    <w:p w14:paraId="6446C1A3" w14:textId="144A5F98" w:rsidR="00580026" w:rsidRPr="00C300D3" w:rsidRDefault="001500FA" w:rsidP="00C300D3">
      <w:pPr>
        <w:jc w:val="both"/>
        <w:rPr>
          <w:rStyle w:val="SubtleReference"/>
          <w:b/>
          <w:color w:val="auto"/>
          <w:sz w:val="20"/>
        </w:rPr>
      </w:pPr>
      <w:bookmarkStart w:id="1" w:name="_Toc49096353"/>
      <w:bookmarkStart w:id="2" w:name="_Toc54005697"/>
      <w:bookmarkStart w:id="3" w:name="_Toc66452706"/>
      <w:bookmarkEnd w:id="0"/>
      <w:r w:rsidRPr="00C300D3">
        <w:rPr>
          <w:rStyle w:val="SubtleReference"/>
          <w:color w:val="auto"/>
          <w:sz w:val="20"/>
        </w:rPr>
        <w:lastRenderedPageBreak/>
        <w:t xml:space="preserve">       </w:t>
      </w:r>
      <w:r w:rsidR="0094584E" w:rsidRPr="00C300D3">
        <w:rPr>
          <w:rStyle w:val="SubtleReference"/>
          <w:color w:val="auto"/>
          <w:sz w:val="20"/>
        </w:rPr>
        <w:t xml:space="preserve">I. </w:t>
      </w:r>
      <w:r w:rsidR="00580026" w:rsidRPr="00C300D3">
        <w:rPr>
          <w:rStyle w:val="SubtleReference"/>
          <w:color w:val="auto"/>
          <w:sz w:val="20"/>
        </w:rPr>
        <w:t>P</w:t>
      </w:r>
      <w:bookmarkEnd w:id="1"/>
      <w:bookmarkEnd w:id="2"/>
      <w:bookmarkEnd w:id="3"/>
      <w:r w:rsidR="0094584E" w:rsidRPr="00C300D3">
        <w:rPr>
          <w:rStyle w:val="SubtleReference"/>
          <w:color w:val="auto"/>
          <w:sz w:val="20"/>
        </w:rPr>
        <w:t>endahuluan</w:t>
      </w:r>
    </w:p>
    <w:p w14:paraId="34378BBA" w14:textId="77777777" w:rsidR="007C1316" w:rsidRPr="00AD0A53" w:rsidRDefault="007C1316" w:rsidP="00C474E9">
      <w:pPr>
        <w:rPr>
          <w:rFonts w:ascii="Times" w:hAnsi="Times"/>
          <w:b/>
          <w:sz w:val="20"/>
          <w:szCs w:val="20"/>
          <w:lang w:val="en-US"/>
        </w:rPr>
      </w:pPr>
    </w:p>
    <w:p w14:paraId="2525194E" w14:textId="77777777" w:rsidR="005F38DE" w:rsidRDefault="005F38DE" w:rsidP="005F38DE">
      <w:pPr>
        <w:ind w:firstLine="720"/>
        <w:jc w:val="both"/>
        <w:rPr>
          <w:sz w:val="20"/>
          <w:szCs w:val="20"/>
        </w:rPr>
      </w:pPr>
      <w:bookmarkStart w:id="4" w:name="_Toc49096370"/>
      <w:bookmarkStart w:id="5" w:name="_Toc54005713"/>
      <w:bookmarkStart w:id="6" w:name="_Toc66452724"/>
      <w:proofErr w:type="gramStart"/>
      <w:r w:rsidRPr="005F38DE">
        <w:rPr>
          <w:sz w:val="20"/>
          <w:szCs w:val="20"/>
        </w:rPr>
        <w:t>Kepemimpinan menjadi salah satu objek perdebatan yang tak kunjung habis yang</w:t>
      </w:r>
      <w:r>
        <w:rPr>
          <w:sz w:val="20"/>
          <w:szCs w:val="20"/>
        </w:rPr>
        <w:t xml:space="preserve"> </w:t>
      </w:r>
      <w:r w:rsidRPr="005F38DE">
        <w:rPr>
          <w:sz w:val="20"/>
          <w:szCs w:val="20"/>
        </w:rPr>
        <w:t>dimulai beberapa dekade terakhir bahkan sampai dengan saat ini sebagai salah satu komponen</w:t>
      </w:r>
      <w:r>
        <w:rPr>
          <w:sz w:val="20"/>
          <w:szCs w:val="20"/>
        </w:rPr>
        <w:t xml:space="preserve"> </w:t>
      </w:r>
      <w:r w:rsidRPr="005F38DE">
        <w:rPr>
          <w:sz w:val="20"/>
          <w:szCs w:val="20"/>
        </w:rPr>
        <w:t>organisasi yang menjadi penentu bagi kesuksesan dan juga kemunduran sebuah organisasi.</w:t>
      </w:r>
      <w:proofErr w:type="gramEnd"/>
      <w:r>
        <w:rPr>
          <w:sz w:val="20"/>
          <w:szCs w:val="20"/>
        </w:rPr>
        <w:t xml:space="preserve"> </w:t>
      </w:r>
      <w:r w:rsidRPr="005F38DE">
        <w:rPr>
          <w:sz w:val="20"/>
          <w:szCs w:val="20"/>
        </w:rPr>
        <w:t>Hal tersebut dikarenakan kepemimpinan adalah komponen terpenting di antara komponen-</w:t>
      </w:r>
      <w:r>
        <w:rPr>
          <w:sz w:val="20"/>
          <w:szCs w:val="20"/>
        </w:rPr>
        <w:t xml:space="preserve"> </w:t>
      </w:r>
      <w:r w:rsidRPr="005F38DE">
        <w:rPr>
          <w:sz w:val="20"/>
          <w:szCs w:val="20"/>
        </w:rPr>
        <w:t>komponen lainnya dalam organisasi selain struktur, budaya, praktek manajerial, visi, misi,</w:t>
      </w:r>
      <w:r>
        <w:rPr>
          <w:sz w:val="20"/>
          <w:szCs w:val="20"/>
        </w:rPr>
        <w:t xml:space="preserve"> </w:t>
      </w:r>
      <w:r w:rsidRPr="005F38DE">
        <w:rPr>
          <w:sz w:val="20"/>
          <w:szCs w:val="20"/>
        </w:rPr>
        <w:t>tujuan dan strategi, kebijakan dan prosedur, serta iklim kerja.1 Indikator dari realitas bahwa</w:t>
      </w:r>
      <w:r>
        <w:rPr>
          <w:sz w:val="20"/>
          <w:szCs w:val="20"/>
        </w:rPr>
        <w:t xml:space="preserve"> </w:t>
      </w:r>
      <w:r w:rsidRPr="005F38DE">
        <w:rPr>
          <w:sz w:val="20"/>
          <w:szCs w:val="20"/>
        </w:rPr>
        <w:t>kepemimpinan adalah faktor kunci dari kemajuan dan kemunduran organisasi adalah dengan</w:t>
      </w:r>
      <w:r>
        <w:rPr>
          <w:sz w:val="20"/>
          <w:szCs w:val="20"/>
        </w:rPr>
        <w:t xml:space="preserve"> </w:t>
      </w:r>
      <w:r w:rsidRPr="005F38DE">
        <w:rPr>
          <w:sz w:val="20"/>
          <w:szCs w:val="20"/>
        </w:rPr>
        <w:t xml:space="preserve">bermunculnya teori-teori tentang kepemimpinan. Indikator </w:t>
      </w:r>
      <w:proofErr w:type="gramStart"/>
      <w:r w:rsidRPr="005F38DE">
        <w:rPr>
          <w:sz w:val="20"/>
          <w:szCs w:val="20"/>
        </w:rPr>
        <w:t>lain</w:t>
      </w:r>
      <w:proofErr w:type="gramEnd"/>
      <w:r w:rsidRPr="005F38DE">
        <w:rPr>
          <w:sz w:val="20"/>
          <w:szCs w:val="20"/>
        </w:rPr>
        <w:t xml:space="preserve"> yaitu adanya praktek-praktek</w:t>
      </w:r>
      <w:r>
        <w:rPr>
          <w:sz w:val="20"/>
          <w:szCs w:val="20"/>
        </w:rPr>
        <w:t xml:space="preserve"> </w:t>
      </w:r>
      <w:r w:rsidRPr="005F38DE">
        <w:rPr>
          <w:sz w:val="20"/>
          <w:szCs w:val="20"/>
        </w:rPr>
        <w:t>terkini tentang kepemimpinan dalam organisasi menunjukkan adanya perhatian besar</w:t>
      </w:r>
      <w:r>
        <w:rPr>
          <w:sz w:val="20"/>
          <w:szCs w:val="20"/>
        </w:rPr>
        <w:t xml:space="preserve"> </w:t>
      </w:r>
      <w:r w:rsidRPr="005F38DE">
        <w:rPr>
          <w:sz w:val="20"/>
          <w:szCs w:val="20"/>
        </w:rPr>
        <w:t xml:space="preserve">terhadapnya. </w:t>
      </w:r>
      <w:proofErr w:type="gramStart"/>
      <w:r w:rsidRPr="005F38DE">
        <w:rPr>
          <w:sz w:val="20"/>
          <w:szCs w:val="20"/>
        </w:rPr>
        <w:t>Perhatian ini sejalan dengan era yang ditandai dengan perubahan-perubahan</w:t>
      </w:r>
      <w:r>
        <w:rPr>
          <w:sz w:val="20"/>
          <w:szCs w:val="20"/>
        </w:rPr>
        <w:t xml:space="preserve"> </w:t>
      </w:r>
      <w:r w:rsidRPr="005F38DE">
        <w:rPr>
          <w:sz w:val="20"/>
          <w:szCs w:val="20"/>
        </w:rPr>
        <w:t>dalam berbagai bidang kehidupan</w:t>
      </w:r>
      <w:r>
        <w:rPr>
          <w:sz w:val="20"/>
          <w:szCs w:val="20"/>
        </w:rPr>
        <w:t>.</w:t>
      </w:r>
      <w:proofErr w:type="gramEnd"/>
      <w:r>
        <w:rPr>
          <w:sz w:val="20"/>
          <w:szCs w:val="20"/>
        </w:rPr>
        <w:t xml:space="preserve"> </w:t>
      </w:r>
    </w:p>
    <w:p w14:paraId="16E88416" w14:textId="77777777" w:rsidR="005F38DE" w:rsidRDefault="005F38DE" w:rsidP="005F38DE">
      <w:pPr>
        <w:ind w:firstLine="720"/>
        <w:jc w:val="both"/>
        <w:rPr>
          <w:sz w:val="20"/>
          <w:szCs w:val="20"/>
        </w:rPr>
      </w:pPr>
      <w:proofErr w:type="gramStart"/>
      <w:r w:rsidRPr="005F38DE">
        <w:rPr>
          <w:sz w:val="20"/>
          <w:szCs w:val="20"/>
        </w:rPr>
        <w:t>Pendekatan kepemimpinan ini sangat populer dan mendapat banyak respon dari banyak</w:t>
      </w:r>
      <w:r>
        <w:rPr>
          <w:sz w:val="20"/>
          <w:szCs w:val="20"/>
        </w:rPr>
        <w:t xml:space="preserve"> </w:t>
      </w:r>
      <w:r w:rsidRPr="005F38DE">
        <w:rPr>
          <w:sz w:val="20"/>
          <w:szCs w:val="20"/>
        </w:rPr>
        <w:t>peneliti awal 1980-an. Kepemimpinan transformasional adalah bagian dari paradigma</w:t>
      </w:r>
      <w:r>
        <w:rPr>
          <w:sz w:val="20"/>
          <w:szCs w:val="20"/>
        </w:rPr>
        <w:t xml:space="preserve"> </w:t>
      </w:r>
      <w:r w:rsidRPr="005F38DE">
        <w:rPr>
          <w:sz w:val="20"/>
          <w:szCs w:val="20"/>
        </w:rPr>
        <w:t>kepemimpinan baru yang memberikan perhatian lebih pada unsur karismatik dan afektif</w:t>
      </w:r>
      <w:r>
        <w:rPr>
          <w:sz w:val="20"/>
          <w:szCs w:val="20"/>
        </w:rPr>
        <w:t xml:space="preserve"> </w:t>
      </w:r>
      <w:r w:rsidRPr="005F38DE">
        <w:rPr>
          <w:sz w:val="20"/>
          <w:szCs w:val="20"/>
        </w:rPr>
        <w:t>kepemimpinan.</w:t>
      </w:r>
      <w:proofErr w:type="gramEnd"/>
      <w:r w:rsidRPr="005F38DE">
        <w:rPr>
          <w:sz w:val="20"/>
          <w:szCs w:val="20"/>
        </w:rPr>
        <w:t xml:space="preserve"> Popularitas kepemimpinan transformasional mungkin disebabkan oleh</w:t>
      </w:r>
      <w:r>
        <w:rPr>
          <w:sz w:val="20"/>
          <w:szCs w:val="20"/>
        </w:rPr>
        <w:t xml:space="preserve"> </w:t>
      </w:r>
      <w:r w:rsidRPr="005F38DE">
        <w:rPr>
          <w:sz w:val="20"/>
          <w:szCs w:val="20"/>
        </w:rPr>
        <w:t>penekanan pada motivasi intrinsik dan pengembangan bagi pengikutnya yang sesuai dengan</w:t>
      </w:r>
      <w:r>
        <w:rPr>
          <w:sz w:val="20"/>
          <w:szCs w:val="20"/>
        </w:rPr>
        <w:t xml:space="preserve"> </w:t>
      </w:r>
      <w:r w:rsidRPr="005F38DE">
        <w:rPr>
          <w:sz w:val="20"/>
          <w:szCs w:val="20"/>
        </w:rPr>
        <w:t>kebutuhan organsasi, terinspirasi dan diberdayakan untuk meraih keberhasilan dalam masa</w:t>
      </w:r>
      <w:r>
        <w:rPr>
          <w:sz w:val="20"/>
          <w:szCs w:val="20"/>
        </w:rPr>
        <w:t xml:space="preserve"> </w:t>
      </w:r>
      <w:r w:rsidRPr="005F38DE">
        <w:rPr>
          <w:sz w:val="20"/>
          <w:szCs w:val="20"/>
        </w:rPr>
        <w:t>ketidak</w:t>
      </w:r>
      <w:r>
        <w:rPr>
          <w:sz w:val="20"/>
          <w:szCs w:val="20"/>
        </w:rPr>
        <w:t xml:space="preserve"> </w:t>
      </w:r>
      <w:r w:rsidRPr="005F38DE">
        <w:rPr>
          <w:sz w:val="20"/>
          <w:szCs w:val="20"/>
        </w:rPr>
        <w:t>pastian</w:t>
      </w:r>
      <w:r>
        <w:rPr>
          <w:sz w:val="20"/>
          <w:szCs w:val="20"/>
        </w:rPr>
        <w:t xml:space="preserve"> </w:t>
      </w:r>
    </w:p>
    <w:p w14:paraId="032C1477" w14:textId="77777777" w:rsidR="00470E67" w:rsidRDefault="005F38DE" w:rsidP="005F38DE">
      <w:pPr>
        <w:ind w:firstLine="720"/>
        <w:jc w:val="both"/>
        <w:rPr>
          <w:sz w:val="20"/>
          <w:szCs w:val="20"/>
        </w:rPr>
      </w:pPr>
      <w:proofErr w:type="gramStart"/>
      <w:r w:rsidRPr="005F38DE">
        <w:rPr>
          <w:sz w:val="20"/>
          <w:szCs w:val="20"/>
        </w:rPr>
        <w:t>Drucker mengungkapkan bahwa "Kepemimpinan adalah kemampuan untuk membawa perubahan yang efektif dalam organisasi."</w:t>
      </w:r>
      <w:proofErr w:type="gramEnd"/>
      <w:r w:rsidRPr="005F38DE">
        <w:rPr>
          <w:sz w:val="20"/>
          <w:szCs w:val="20"/>
        </w:rPr>
        <w:t xml:space="preserve"> </w:t>
      </w:r>
      <w:proofErr w:type="gramStart"/>
      <w:r w:rsidRPr="005F38DE">
        <w:rPr>
          <w:sz w:val="20"/>
          <w:szCs w:val="20"/>
        </w:rPr>
        <w:t>Menurutnya, kepemimpinan berfokus pada pencapaian hasil yang efektif dengan mengelola dan mengarahkan orang untuk mencapai tujuan yang lebih besar.</w:t>
      </w:r>
      <w:proofErr w:type="gramEnd"/>
      <w:r w:rsidRPr="005F38DE">
        <w:t xml:space="preserve"> </w:t>
      </w:r>
      <w:proofErr w:type="gramStart"/>
      <w:r w:rsidRPr="005F38DE">
        <w:rPr>
          <w:sz w:val="20"/>
          <w:szCs w:val="20"/>
        </w:rPr>
        <w:t>Drucker menekankan pentingnya pemimpin dalam menciptakan visi yang jelas dan menentukan arah strategis bagi organisasi.</w:t>
      </w:r>
      <w:proofErr w:type="gramEnd"/>
      <w:r w:rsidRPr="005F38DE">
        <w:rPr>
          <w:sz w:val="20"/>
          <w:szCs w:val="20"/>
        </w:rPr>
        <w:t xml:space="preserve"> </w:t>
      </w:r>
      <w:proofErr w:type="gramStart"/>
      <w:r w:rsidRPr="005F38DE">
        <w:rPr>
          <w:sz w:val="20"/>
          <w:szCs w:val="20"/>
        </w:rPr>
        <w:t>Seorang pemimpin harus mampu memotivasi karyawan untuk bekerja menuju tujuan bersama, dan juga memiliki keahlian dalam mengelola perubahan.</w:t>
      </w:r>
      <w:proofErr w:type="gramEnd"/>
      <w:r w:rsidRPr="005F38DE">
        <w:rPr>
          <w:sz w:val="20"/>
          <w:szCs w:val="20"/>
        </w:rPr>
        <w:t xml:space="preserve"> </w:t>
      </w:r>
      <w:proofErr w:type="gramStart"/>
      <w:r w:rsidRPr="005F38DE">
        <w:rPr>
          <w:sz w:val="20"/>
          <w:szCs w:val="20"/>
        </w:rPr>
        <w:t>Kepemimpinan yang efektif menurut Drucker melibatkan pengambilan keputusan yang tepat dan menciptakan lingkungan yang mendukung inovasi dan produktivitas.</w:t>
      </w:r>
      <w:proofErr w:type="gramEnd"/>
      <w:r w:rsidR="00470E67">
        <w:rPr>
          <w:sz w:val="20"/>
          <w:szCs w:val="20"/>
        </w:rPr>
        <w:t xml:space="preserve"> </w:t>
      </w:r>
    </w:p>
    <w:p w14:paraId="716498EB" w14:textId="21141A03" w:rsidR="005F38DE" w:rsidRDefault="00470E67" w:rsidP="005F38DE">
      <w:pPr>
        <w:ind w:firstLine="720"/>
        <w:jc w:val="both"/>
        <w:rPr>
          <w:sz w:val="20"/>
          <w:szCs w:val="20"/>
        </w:rPr>
      </w:pPr>
      <w:r w:rsidRPr="00470E67">
        <w:rPr>
          <w:sz w:val="20"/>
          <w:szCs w:val="20"/>
        </w:rPr>
        <w:t xml:space="preserve">Kepemimpinan berpengaruh terhadap kinerja organisasi karena kemampuan pemimpin dalam mengarahkan, memotivasi, dan mengelola perubahan </w:t>
      </w:r>
      <w:proofErr w:type="gramStart"/>
      <w:r w:rsidRPr="00470E67">
        <w:rPr>
          <w:sz w:val="20"/>
          <w:szCs w:val="20"/>
        </w:rPr>
        <w:t>akan</w:t>
      </w:r>
      <w:proofErr w:type="gramEnd"/>
      <w:r w:rsidRPr="00470E67">
        <w:rPr>
          <w:sz w:val="20"/>
          <w:szCs w:val="20"/>
        </w:rPr>
        <w:t xml:space="preserve"> secara langsung memengaruhi hasil yang dicapai oleh organisasi. Seorang pemimpin yang mampu menciptakan visi yang jelas, membuat keputusan yang tepat, serta menciptakan budaya kerja yang mendukung inovasi dan produktivitas akan meningkatkan kinerja tim dan organisasi secara keseluruhan</w:t>
      </w:r>
      <w:r>
        <w:rPr>
          <w:sz w:val="20"/>
          <w:szCs w:val="20"/>
        </w:rPr>
        <w:fldChar w:fldCharType="begin" w:fldLock="1"/>
      </w:r>
      <w:r>
        <w:rPr>
          <w:sz w:val="20"/>
          <w:szCs w:val="20"/>
        </w:rPr>
        <w:instrText>ADDIN CSL_CITATION {"citationItems":[{"id":"ITEM-1","itemData":{"abstract":"Leadership play role important in organization. Its success an organization is one of them determined by existing resource in the organization. Especial role of leadership is to influence others to reach target which have been specified. Leadership represents something that should be possessed by each leader of an organization. The effectiveness of a leader is determined by his ability to influence and direct the members of an organization. The most effective leadership style is leadership which is adapted to the situation of the people being led","author":[{"dropping-particle":"","family":"Soliha","given":"Euis","non-dropping-particle":"","parse-names":false,"suffix":""},{"dropping-particle":"","family":"Hersugondo","given":"","non-dropping-particle":"","parse-names":false,"suffix":""}],"container-title":"Fokus Ekonomi","id":"ITEM-1","issue":"2","issued":{"date-parts":[["2008"]]},"page":"83-93","title":"Kepemimpinan yang Efektif dan Perubahan Organisasi","type":"article-journal","volume":"7"},"uris":["http://www.mendeley.com/documents/?uuid=a6704b23-cec5-411b-a43a-90ef596a185d"]}],"mendeley":{"formattedCitation":"[1]","plainTextFormattedCitation":"[1]","previouslyFormattedCitation":"[1]"},"properties":{"noteIndex":0},"schema":"https://github.com/citation-style-language/schema/raw/master/csl-citation.json"}</w:instrText>
      </w:r>
      <w:r>
        <w:rPr>
          <w:sz w:val="20"/>
          <w:szCs w:val="20"/>
        </w:rPr>
        <w:fldChar w:fldCharType="separate"/>
      </w:r>
      <w:r w:rsidRPr="00470E67">
        <w:rPr>
          <w:noProof/>
          <w:sz w:val="20"/>
          <w:szCs w:val="20"/>
        </w:rPr>
        <w:t>[1]</w:t>
      </w:r>
      <w:r>
        <w:rPr>
          <w:sz w:val="20"/>
          <w:szCs w:val="20"/>
        </w:rPr>
        <w:fldChar w:fldCharType="end"/>
      </w:r>
      <w:r w:rsidRPr="00470E67">
        <w:rPr>
          <w:sz w:val="20"/>
          <w:szCs w:val="20"/>
        </w:rPr>
        <w:t>.</w:t>
      </w:r>
    </w:p>
    <w:p w14:paraId="34E4031C" w14:textId="6C37CB94" w:rsidR="00C474E9" w:rsidRDefault="00C474E9" w:rsidP="005F38DE">
      <w:pPr>
        <w:ind w:firstLine="720"/>
        <w:jc w:val="both"/>
        <w:rPr>
          <w:sz w:val="20"/>
          <w:szCs w:val="20"/>
        </w:rPr>
      </w:pPr>
      <w:r w:rsidRPr="00C474E9">
        <w:rPr>
          <w:sz w:val="20"/>
          <w:szCs w:val="20"/>
        </w:rPr>
        <w:t xml:space="preserve">Secara umum, kepemimpinan adalah proses dimana seorang individu mengarahkan, membimbing, mempengaruhi, atau mengatur emosi, ide, atau tindakan orang lain. Proses ini dapat dilakukan baik secara langsung dengan individu </w:t>
      </w:r>
      <w:proofErr w:type="gramStart"/>
      <w:r w:rsidRPr="00C474E9">
        <w:rPr>
          <w:sz w:val="20"/>
          <w:szCs w:val="20"/>
        </w:rPr>
        <w:t>lain</w:t>
      </w:r>
      <w:proofErr w:type="gramEnd"/>
      <w:r w:rsidRPr="00C474E9">
        <w:rPr>
          <w:sz w:val="20"/>
          <w:szCs w:val="20"/>
        </w:rPr>
        <w:t xml:space="preserve"> maupun melalui karya seni, seperti buku atau lukisan. </w:t>
      </w:r>
      <w:proofErr w:type="gramStart"/>
      <w:r w:rsidRPr="00C474E9">
        <w:rPr>
          <w:sz w:val="20"/>
          <w:szCs w:val="20"/>
        </w:rPr>
        <w:t>Karena pengaruhnya tidak langsung terlihat pada saat terciptanya karya, maka kepemimpinan melalui karya dianggap tidak langsung.</w:t>
      </w:r>
      <w:proofErr w:type="gramEnd"/>
      <w:r w:rsidRPr="00C474E9">
        <w:rPr>
          <w:sz w:val="20"/>
          <w:szCs w:val="20"/>
        </w:rPr>
        <w:t xml:space="preserve"> Ilmuwan, seniman, dan penulis yang memiliki kemampuan mempengaruhi orang lain melalui ide dan karya mereka adalah contoh pemimpin seperti ini. </w:t>
      </w:r>
      <w:proofErr w:type="gramStart"/>
      <w:r w:rsidRPr="00C474E9">
        <w:rPr>
          <w:sz w:val="20"/>
          <w:szCs w:val="20"/>
        </w:rPr>
        <w:t>Kepemimpinan sangat penting dalam bisnis untuk melatih karyawan dan menumbuhkan suasana yang menginspirasi kinerja unggul.</w:t>
      </w:r>
      <w:proofErr w:type="gramEnd"/>
      <w:r w:rsidRPr="00C474E9">
        <w:rPr>
          <w:sz w:val="20"/>
          <w:szCs w:val="20"/>
        </w:rPr>
        <w:t xml:space="preserve"> Oleh karena itu, para pemimpin perlu memikirkan gaya kepemimpinannya</w:t>
      </w:r>
      <w:r w:rsidR="00060EF3">
        <w:rPr>
          <w:sz w:val="20"/>
          <w:szCs w:val="20"/>
        </w:rPr>
        <w:fldChar w:fldCharType="begin" w:fldLock="1"/>
      </w:r>
      <w:r w:rsidR="00470E67">
        <w:rPr>
          <w:sz w:val="20"/>
          <w:szCs w:val="20"/>
        </w:rPr>
        <w:instrText>ADDIN CSL_CITATION {"citationItems":[{"id":"ITEM-1","itemData":{"ISBN":"9786025867255","abstract":"Hasibuan, Malayu S. P. (2011). Manajemen Sumber Daya Manusia. Edisi Revisi Jakarta: Bumi Aksara","author":[{"dropping-particle":"","family":"Priyono","given":"","non-dropping-particle":"","parse-names":false,"suffix":""}],"container-title":"Edisi Revisi Jakarta: Bumi Aksara","id":"ITEM-1","issue":"April","issued":{"date-parts":[["2011"]]},"page":"2016","title":"Manajemen Sumber Daya Manusia In Manajemen Sumber Daya Manusia","type":"article-journal"},"uris":["http://www.mendeley.com/documents/?uuid=47e76910-f352-4a8f-bcb8-49e08530b022"]}],"mendeley":{"formattedCitation":"[2]","plainTextFormattedCitation":"[2]","previouslyFormattedCitation":"[2]"},"properties":{"noteIndex":0},"schema":"https://github.com/citation-style-language/schema/raw/master/csl-citation.json"}</w:instrText>
      </w:r>
      <w:r w:rsidR="00060EF3">
        <w:rPr>
          <w:sz w:val="20"/>
          <w:szCs w:val="20"/>
        </w:rPr>
        <w:fldChar w:fldCharType="separate"/>
      </w:r>
      <w:r w:rsidR="00782A97" w:rsidRPr="00782A97">
        <w:rPr>
          <w:noProof/>
          <w:sz w:val="20"/>
          <w:szCs w:val="20"/>
        </w:rPr>
        <w:t>[2]</w:t>
      </w:r>
      <w:r w:rsidR="00060EF3">
        <w:rPr>
          <w:sz w:val="20"/>
          <w:szCs w:val="20"/>
        </w:rPr>
        <w:fldChar w:fldCharType="end"/>
      </w:r>
      <w:r w:rsidRPr="00C474E9">
        <w:rPr>
          <w:sz w:val="20"/>
          <w:szCs w:val="20"/>
        </w:rPr>
        <w:t>.</w:t>
      </w:r>
    </w:p>
    <w:p w14:paraId="0C12EB77" w14:textId="77777777" w:rsidR="00966C5E" w:rsidRDefault="00966C5E" w:rsidP="00C474E9">
      <w:pPr>
        <w:ind w:firstLine="720"/>
        <w:jc w:val="both"/>
        <w:rPr>
          <w:sz w:val="20"/>
          <w:szCs w:val="20"/>
        </w:rPr>
      </w:pPr>
    </w:p>
    <w:p w14:paraId="1FA99264" w14:textId="77777777" w:rsidR="00D6271B" w:rsidRDefault="007D4D21" w:rsidP="00C474E9">
      <w:pPr>
        <w:ind w:firstLine="720"/>
        <w:jc w:val="both"/>
        <w:rPr>
          <w:sz w:val="20"/>
          <w:szCs w:val="20"/>
        </w:rPr>
      </w:pPr>
      <w:proofErr w:type="gramStart"/>
      <w:r w:rsidRPr="007D4D21">
        <w:rPr>
          <w:sz w:val="20"/>
          <w:szCs w:val="20"/>
        </w:rPr>
        <w:t>Saat ini, perkembangan yang pesat, kebijakan pemerintahan yang terbuka, kemajuan teknologi, dan kompleksitas masalah ketenagakerjaan memberikan tantangan yang semakin besar kepada para pemimpin dan organisasi.</w:t>
      </w:r>
      <w:proofErr w:type="gramEnd"/>
      <w:r w:rsidRPr="007D4D21">
        <w:rPr>
          <w:sz w:val="20"/>
          <w:szCs w:val="20"/>
        </w:rPr>
        <w:t xml:space="preserve"> </w:t>
      </w:r>
    </w:p>
    <w:p w14:paraId="0CC2B2C2" w14:textId="24507FC4" w:rsidR="00D6271B" w:rsidRDefault="00D6271B" w:rsidP="00D6271B">
      <w:pPr>
        <w:jc w:val="both"/>
        <w:rPr>
          <w:sz w:val="20"/>
          <w:szCs w:val="20"/>
        </w:rPr>
      </w:pPr>
      <w:r>
        <w:rPr>
          <w:sz w:val="20"/>
          <w:szCs w:val="20"/>
        </w:rPr>
        <w:t>24</w:t>
      </w:r>
    </w:p>
    <w:p w14:paraId="3CA433B6" w14:textId="4761C4AB" w:rsidR="007D4D21" w:rsidRPr="00C474E9" w:rsidRDefault="007D4D21" w:rsidP="00C474E9">
      <w:pPr>
        <w:ind w:firstLine="720"/>
        <w:jc w:val="both"/>
        <w:rPr>
          <w:sz w:val="20"/>
          <w:szCs w:val="20"/>
        </w:rPr>
      </w:pPr>
      <w:proofErr w:type="gramStart"/>
      <w:r w:rsidRPr="007D4D21">
        <w:rPr>
          <w:sz w:val="20"/>
          <w:szCs w:val="20"/>
        </w:rPr>
        <w:lastRenderedPageBreak/>
        <w:t>Untuk mengatasi masalah ini dan mencapai tujuan perusahaan, strategi yang tepat sangat penting untuk membangun pemimpin yang efektif, cakap, berdedikasi, dan berintegritas.</w:t>
      </w:r>
      <w:proofErr w:type="gramEnd"/>
      <w:r w:rsidRPr="007D4D21">
        <w:rPr>
          <w:sz w:val="20"/>
          <w:szCs w:val="20"/>
        </w:rPr>
        <w:t xml:space="preserve"> Menurut Hughes, produktivitas seorang pemimpin dan kepuasan pengikutnya merupakan indikator penting keberhasilan atau kegagalan mereka, </w:t>
      </w:r>
      <w:proofErr w:type="gramStart"/>
      <w:r w:rsidRPr="007D4D21">
        <w:rPr>
          <w:sz w:val="20"/>
          <w:szCs w:val="20"/>
        </w:rPr>
        <w:t>sama</w:t>
      </w:r>
      <w:proofErr w:type="gramEnd"/>
      <w:r w:rsidRPr="007D4D21">
        <w:rPr>
          <w:sz w:val="20"/>
          <w:szCs w:val="20"/>
        </w:rPr>
        <w:t xml:space="preserve"> pentingnya dengan perilaku dan karakteristik lainnya. Untuk memotivasi orang lain secara efektif agar bekerja menuju tujuan organisasi, seorang pemimpin harus memiliki berbagai kombinasi kekuatan Kotter, Keterampilan ini mempunyai pengaruh yang signifikan terhadap organisasi karena menunjukkan kapasitas pemimpin untuk memobilisasi, mengarahkan, dan mengoordinasikan berbagai aspek untuk meningkatkan kinerja</w:t>
      </w:r>
      <w:r w:rsidR="00060EF3">
        <w:rPr>
          <w:sz w:val="20"/>
          <w:szCs w:val="20"/>
        </w:rPr>
        <w:fldChar w:fldCharType="begin" w:fldLock="1"/>
      </w:r>
      <w:r w:rsidR="00470E67">
        <w:rPr>
          <w:sz w:val="20"/>
          <w:szCs w:val="20"/>
        </w:rPr>
        <w:instrText>ADDIN CSL_CITATION {"citationItems":[{"id":"ITEM-1","itemData":{"abstract":"Research to determine the effect of leadership, discipline, competence and compensation on the performance of employees in the Dinas Kesehatan Office Kampar Regency. Sampling was carried out by 104 census employees. Data analysis carried out by multiple linear regression models. Based on the simulthan test results, the variable of leadership, discipline, competence and compensation have a significant effect on the performance of employees in the Dinas Kesehatan Office Kampar Regency. Based on the partial test results, the variable of leadership, discipline and compensation have a significant while the competency variable doesn’t significantly on the performance of employees in the Dinas Kesehatan Office Kampar Regency. Contribution of independent variables to the dependent variables is equual to 70% while the remaining 30% is influenced by other variables not examined in this study","author":[{"dropping-particle":"","family":"supardi","given":"","non-dropping-particle":"","parse-names":false,"suffix":""}],"container-title":"Jurnal Riset Manajemen Indonesia","id":"ITEM-1","issue":"1","issued":{"date-parts":[["2020"]]},"page":"50-59","title":"Pengaruh Kepemimpinan, Disiplin, Kompetensi Dan Kompensasi Terhadap Kinerja Pegawai Pada Kantor Dinas Kesehatan Kabupaten Kampar","type":"article-journal","volume":"2"},"uris":["http://www.mendeley.com/documents/?uuid=f61cca9e-11e4-4a1b-b0c5-0d2a9408f7cb"]}],"mendeley":{"formattedCitation":"[3]","plainTextFormattedCitation":"[3]","previouslyFormattedCitation":"[3]"},"properties":{"noteIndex":0},"schema":"https://github.com/citation-style-language/schema/raw/master/csl-citation.json"}</w:instrText>
      </w:r>
      <w:r w:rsidR="00060EF3">
        <w:rPr>
          <w:sz w:val="20"/>
          <w:szCs w:val="20"/>
        </w:rPr>
        <w:fldChar w:fldCharType="separate"/>
      </w:r>
      <w:r w:rsidR="00782A97" w:rsidRPr="00782A97">
        <w:rPr>
          <w:noProof/>
          <w:sz w:val="20"/>
          <w:szCs w:val="20"/>
        </w:rPr>
        <w:t>[3]</w:t>
      </w:r>
      <w:r w:rsidR="00060EF3">
        <w:rPr>
          <w:sz w:val="20"/>
          <w:szCs w:val="20"/>
        </w:rPr>
        <w:fldChar w:fldCharType="end"/>
      </w:r>
      <w:r w:rsidRPr="007D4D21">
        <w:rPr>
          <w:sz w:val="20"/>
          <w:szCs w:val="20"/>
        </w:rPr>
        <w:t>.</w:t>
      </w:r>
    </w:p>
    <w:p w14:paraId="10557865" w14:textId="77777777" w:rsidR="00966C5E" w:rsidRDefault="00966C5E" w:rsidP="00C474E9">
      <w:pPr>
        <w:ind w:firstLine="720"/>
        <w:jc w:val="both"/>
        <w:rPr>
          <w:sz w:val="20"/>
          <w:szCs w:val="20"/>
        </w:rPr>
      </w:pPr>
    </w:p>
    <w:p w14:paraId="2A580B2F" w14:textId="3FE1F786" w:rsidR="00C474E9" w:rsidRPr="00C474E9" w:rsidRDefault="00C474E9" w:rsidP="00C474E9">
      <w:pPr>
        <w:ind w:firstLine="720"/>
        <w:jc w:val="both"/>
        <w:rPr>
          <w:sz w:val="20"/>
          <w:szCs w:val="20"/>
        </w:rPr>
      </w:pPr>
      <w:r w:rsidRPr="00C474E9">
        <w:rPr>
          <w:sz w:val="20"/>
          <w:szCs w:val="20"/>
        </w:rPr>
        <w:t>Fenomena kepemimpinan adalah hal yang sederhana untuk diamati namun menantang untuk dipahami Daft</w:t>
      </w:r>
      <w:r w:rsidR="00527767">
        <w:rPr>
          <w:sz w:val="20"/>
          <w:szCs w:val="20"/>
        </w:rPr>
        <w:t xml:space="preserve"> </w:t>
      </w:r>
      <w:r w:rsidRPr="00C474E9">
        <w:rPr>
          <w:sz w:val="20"/>
          <w:szCs w:val="20"/>
        </w:rPr>
        <w:t xml:space="preserve">Kepemimpinan didefinisikan dalam kaitannya dengan karakter individu, perilaku, pengaruh terhadap orang lain, pola interaksi, hubungan peran, posisi dalam administrasi, dan persepsi orang lain mengenai legitimasi pengaruh tersebut. </w:t>
      </w:r>
      <w:proofErr w:type="gramStart"/>
      <w:r w:rsidRPr="00C474E9">
        <w:rPr>
          <w:sz w:val="20"/>
          <w:szCs w:val="20"/>
        </w:rPr>
        <w:t>Kepemimpinan merupakan komponen krusial dalam menggerakkan, mengarahkan, dan mengkoordinasikan berbagai unsur dalam suatu organisasi.</w:t>
      </w:r>
      <w:proofErr w:type="gramEnd"/>
      <w:r w:rsidRPr="00C474E9">
        <w:rPr>
          <w:sz w:val="20"/>
          <w:szCs w:val="20"/>
        </w:rPr>
        <w:t xml:space="preserve"> Norma perilaku adalah aspek lain dari kepemimpinan yang digunakan ketika seseorang mencoba membujuk orang lain untuk berperilaku dengan cara yang meningkatkan keselarasan persepsi</w:t>
      </w:r>
      <w:r w:rsidR="006C288E">
        <w:rPr>
          <w:sz w:val="20"/>
          <w:szCs w:val="20"/>
        </w:rPr>
        <w:fldChar w:fldCharType="begin" w:fldLock="1"/>
      </w:r>
      <w:r w:rsidR="00470E67">
        <w:rPr>
          <w:sz w:val="20"/>
          <w:szCs w:val="20"/>
        </w:rPr>
        <w:instrText>ADDIN CSL_CITATION {"citationItems":[{"id":"ITEM-1","itemData":{"author":[{"dropping-particle":"","family":"Mutamimah","given":"","non-dropping-particle":"","parse-names":false,"suffix":""}],"container-title":"Ekobis","id":"ITEM-1","issue":"1","issued":{"date-parts":[["2001"]]},"page":"1-8","title":"Globalisasi dan Kepemimpinan Transformasional","type":"article-journal","volume":"2"},"uris":["http://www.mendeley.com/documents/?uuid=65a880e9-1dac-4537-8582-605fd481c0b8"]}],"mendeley":{"formattedCitation":"[4]","plainTextFormattedCitation":"[4]","previouslyFormattedCitation":"[4]"},"properties":{"noteIndex":0},"schema":"https://github.com/citation-style-language/schema/raw/master/csl-citation.json"}</w:instrText>
      </w:r>
      <w:r w:rsidR="006C288E">
        <w:rPr>
          <w:sz w:val="20"/>
          <w:szCs w:val="20"/>
        </w:rPr>
        <w:fldChar w:fldCharType="separate"/>
      </w:r>
      <w:r w:rsidR="00782A97" w:rsidRPr="00782A97">
        <w:rPr>
          <w:noProof/>
          <w:sz w:val="20"/>
          <w:szCs w:val="20"/>
        </w:rPr>
        <w:t>[4]</w:t>
      </w:r>
      <w:r w:rsidR="006C288E">
        <w:rPr>
          <w:sz w:val="20"/>
          <w:szCs w:val="20"/>
        </w:rPr>
        <w:fldChar w:fldCharType="end"/>
      </w:r>
      <w:r w:rsidRPr="00C474E9">
        <w:rPr>
          <w:sz w:val="20"/>
          <w:szCs w:val="20"/>
        </w:rPr>
        <w:t>.</w:t>
      </w:r>
    </w:p>
    <w:p w14:paraId="3B69FD0D" w14:textId="77777777" w:rsidR="00966C5E" w:rsidRDefault="00966C5E" w:rsidP="00C474E9">
      <w:pPr>
        <w:ind w:firstLine="720"/>
        <w:jc w:val="both"/>
        <w:rPr>
          <w:sz w:val="20"/>
          <w:szCs w:val="20"/>
        </w:rPr>
      </w:pPr>
    </w:p>
    <w:p w14:paraId="0EB1E4E4" w14:textId="596C4B4E" w:rsidR="00C474E9" w:rsidRPr="00C474E9" w:rsidRDefault="00C474E9" w:rsidP="00C474E9">
      <w:pPr>
        <w:ind w:firstLine="720"/>
        <w:jc w:val="both"/>
        <w:rPr>
          <w:sz w:val="20"/>
          <w:szCs w:val="20"/>
        </w:rPr>
      </w:pPr>
      <w:r w:rsidRPr="00C474E9">
        <w:rPr>
          <w:sz w:val="20"/>
          <w:szCs w:val="20"/>
        </w:rPr>
        <w:t xml:space="preserve">Para ahli mendefinisikan kinerja dalam berbagai </w:t>
      </w:r>
      <w:proofErr w:type="gramStart"/>
      <w:r w:rsidRPr="00C474E9">
        <w:rPr>
          <w:sz w:val="20"/>
          <w:szCs w:val="20"/>
        </w:rPr>
        <w:t>cara</w:t>
      </w:r>
      <w:proofErr w:type="gramEnd"/>
      <w:r w:rsidRPr="00C474E9">
        <w:rPr>
          <w:sz w:val="20"/>
          <w:szCs w:val="20"/>
        </w:rPr>
        <w:t>. Mangkunegara menegaskan bahwa kinerja adalah hasil kuantitas dan kualitas kerja yang dicapai pegawai ketika menyelesaikan tugas sesuai dengan tanggung jawabnya</w:t>
      </w:r>
      <w:r w:rsidR="00527767">
        <w:rPr>
          <w:sz w:val="20"/>
          <w:szCs w:val="20"/>
        </w:rPr>
        <w:fldChar w:fldCharType="begin" w:fldLock="1"/>
      </w:r>
      <w:r w:rsidR="00470E67">
        <w:rPr>
          <w:sz w:val="20"/>
          <w:szCs w:val="20"/>
        </w:rPr>
        <w:instrText>ADDIN CSL_CITATION {"citationItems":[{"id":"ITEM-1","itemData":{"author":[{"dropping-particle":"","family":"A.Prabu","given":"Mangkunegara","non-dropping-particle":"","parse-names":false,"suffix":""}],"id":"ITEM-1","issued":{"date-parts":[["2015"]]},"number-of-pages":"117-119","title":"Manajemen Sumber Daya Perusahaan. Bandung: PT Remaja Rosdakarya.","type":"book"},"uris":["http://www.mendeley.com/documents/?uuid=6cc61d39-3df3-46f6-a5ab-e324fc02d1ef"]}],"mendeley":{"formattedCitation":"[5]","plainTextFormattedCitation":"[5]","previouslyFormattedCitation":"[5]"},"properties":{"noteIndex":0},"schema":"https://github.com/citation-style-language/schema/raw/master/csl-citation.json"}</w:instrText>
      </w:r>
      <w:r w:rsidR="00527767">
        <w:rPr>
          <w:sz w:val="20"/>
          <w:szCs w:val="20"/>
        </w:rPr>
        <w:fldChar w:fldCharType="separate"/>
      </w:r>
      <w:r w:rsidR="00782A97" w:rsidRPr="00782A97">
        <w:rPr>
          <w:noProof/>
          <w:sz w:val="20"/>
          <w:szCs w:val="20"/>
        </w:rPr>
        <w:t>[5]</w:t>
      </w:r>
      <w:r w:rsidR="00527767">
        <w:rPr>
          <w:sz w:val="20"/>
          <w:szCs w:val="20"/>
        </w:rPr>
        <w:fldChar w:fldCharType="end"/>
      </w:r>
      <w:r w:rsidRPr="00C474E9">
        <w:rPr>
          <w:sz w:val="20"/>
          <w:szCs w:val="20"/>
        </w:rPr>
        <w:t>. Menurut Hasibuan, kinerja adalah hasil kerja seseorang yang ditentukan oleh bakat, pengalaman, dan kesungguhannya dalam melaksanakan tugas</w:t>
      </w:r>
      <w:r w:rsidR="00527767">
        <w:rPr>
          <w:sz w:val="20"/>
          <w:szCs w:val="20"/>
        </w:rPr>
        <w:fldChar w:fldCharType="begin" w:fldLock="1"/>
      </w:r>
      <w:r w:rsidR="00470E67">
        <w:rPr>
          <w:sz w:val="20"/>
          <w:szCs w:val="20"/>
        </w:rPr>
        <w:instrText>ADDIN CSL_CITATION {"citationItems":[{"id":"ITEM-1","itemData":{"author":[{"dropping-particle":"","family":"Riyadi","given":"Tri Ardiana Ardiana.","non-dropping-particle":"","parse-names":false,"suffix":""}],"id":"ITEM-1","issued":{"date-parts":[["2022"]]},"title":"\"Kinerja Aparatur Desa Dalam Pelayanan Publik Di Desa Treko Kecamatn Mungkid Kabupaten Magelang.\" JMAN jurnal mahasiswa Administrasi negara 6.1 (2022): 83-90","type":"article-journal"},"uris":["http://www.mendeley.com/documents/?uuid=6fd77749-4a5a-4eba-8604-fe02774d7435"]}],"mendeley":{"formattedCitation":"[6]","plainTextFormattedCitation":"[6]","previouslyFormattedCitation":"[6]"},"properties":{"noteIndex":0},"schema":"https://github.com/citation-style-language/schema/raw/master/csl-citation.json"}</w:instrText>
      </w:r>
      <w:r w:rsidR="00527767">
        <w:rPr>
          <w:sz w:val="20"/>
          <w:szCs w:val="20"/>
        </w:rPr>
        <w:fldChar w:fldCharType="separate"/>
      </w:r>
      <w:r w:rsidR="00782A97" w:rsidRPr="00782A97">
        <w:rPr>
          <w:noProof/>
          <w:sz w:val="20"/>
          <w:szCs w:val="20"/>
        </w:rPr>
        <w:t>[6]</w:t>
      </w:r>
      <w:r w:rsidR="00527767">
        <w:rPr>
          <w:sz w:val="20"/>
          <w:szCs w:val="20"/>
        </w:rPr>
        <w:fldChar w:fldCharType="end"/>
      </w:r>
      <w:r w:rsidRPr="00C474E9">
        <w:rPr>
          <w:sz w:val="20"/>
          <w:szCs w:val="20"/>
        </w:rPr>
        <w:t xml:space="preserve">. Kinerja menurut Prawirosentono adalah hasil yang dicapai oleh individu atau kelompok dalam suatu organisasi berdasarkan wewenang dan tanggung jawabnya masing-masing untuk mencapai tujuan organisasi dengan </w:t>
      </w:r>
      <w:proofErr w:type="gramStart"/>
      <w:r w:rsidRPr="00C474E9">
        <w:rPr>
          <w:sz w:val="20"/>
          <w:szCs w:val="20"/>
        </w:rPr>
        <w:t>cara</w:t>
      </w:r>
      <w:proofErr w:type="gramEnd"/>
      <w:r w:rsidRPr="00C474E9">
        <w:rPr>
          <w:sz w:val="20"/>
          <w:szCs w:val="20"/>
        </w:rPr>
        <w:t xml:space="preserve"> yang dapat diterima secara moral dan hukum. Kinerja menurut Rivai dan Basri adalah sejauh mana seseorang atau kelompok berhasil menyelesaikan tugas dalam jangka waktu tertentu</w:t>
      </w:r>
      <w:r w:rsidR="00527767">
        <w:rPr>
          <w:sz w:val="20"/>
          <w:szCs w:val="20"/>
        </w:rPr>
        <w:fldChar w:fldCharType="begin" w:fldLock="1"/>
      </w:r>
      <w:r w:rsidR="00470E67">
        <w:rPr>
          <w:sz w:val="20"/>
          <w:szCs w:val="20"/>
        </w:rPr>
        <w:instrText>ADDIN CSL_CITATION {"citationItems":[{"id":"ITEM-1","itemData":{"author":[{"dropping-particle":"","family":"Rivai","given":"Veithzal dan Deddy Mulyadi","non-dropping-particle":"","parse-names":false,"suffix":""}],"id":"ITEM-1","issued":{"date-parts":[["2012"]]},"title":"Kepemimpinan dan Perilaku Organisasi Edisi Ketiga. Jakarta : PT. Rajagrafindo Persada.","type":"article-journal"},"uris":["http://www.mendeley.com/documents/?uuid=f4a7d71a-2ed9-4589-abaf-3a9384497816"]}],"mendeley":{"formattedCitation":"[7]","plainTextFormattedCitation":"[7]","previouslyFormattedCitation":"[7]"},"properties":{"noteIndex":0},"schema":"https://github.com/citation-style-language/schema/raw/master/csl-citation.json"}</w:instrText>
      </w:r>
      <w:r w:rsidR="00527767">
        <w:rPr>
          <w:sz w:val="20"/>
          <w:szCs w:val="20"/>
        </w:rPr>
        <w:fldChar w:fldCharType="separate"/>
      </w:r>
      <w:r w:rsidR="00782A97" w:rsidRPr="00782A97">
        <w:rPr>
          <w:noProof/>
          <w:sz w:val="20"/>
          <w:szCs w:val="20"/>
        </w:rPr>
        <w:t>[7]</w:t>
      </w:r>
      <w:r w:rsidR="00527767">
        <w:rPr>
          <w:sz w:val="20"/>
          <w:szCs w:val="20"/>
        </w:rPr>
        <w:fldChar w:fldCharType="end"/>
      </w:r>
      <w:r w:rsidRPr="00C474E9">
        <w:rPr>
          <w:sz w:val="20"/>
          <w:szCs w:val="20"/>
        </w:rPr>
        <w:t>.</w:t>
      </w:r>
    </w:p>
    <w:p w14:paraId="4852C370" w14:textId="77777777" w:rsidR="00966C5E" w:rsidRDefault="00966C5E" w:rsidP="00C474E9">
      <w:pPr>
        <w:ind w:firstLine="720"/>
        <w:jc w:val="both"/>
        <w:rPr>
          <w:sz w:val="20"/>
          <w:szCs w:val="20"/>
        </w:rPr>
      </w:pPr>
    </w:p>
    <w:p w14:paraId="59A6B7FF" w14:textId="1E22CFB0" w:rsidR="00C474E9" w:rsidRPr="00C474E9" w:rsidRDefault="00C474E9" w:rsidP="00C474E9">
      <w:pPr>
        <w:ind w:firstLine="720"/>
        <w:jc w:val="both"/>
        <w:rPr>
          <w:sz w:val="20"/>
          <w:szCs w:val="20"/>
        </w:rPr>
      </w:pPr>
      <w:proofErr w:type="gramStart"/>
      <w:r w:rsidRPr="00C474E9">
        <w:rPr>
          <w:sz w:val="20"/>
          <w:szCs w:val="20"/>
        </w:rPr>
        <w:t>Kinerja secara umum merupakan cerminan seberapa baik seseorang melaksanakan aktivitas sesuai dengan standar, tujuan, atau kriteria yang telah ditentukan.</w:t>
      </w:r>
      <w:proofErr w:type="gramEnd"/>
      <w:r w:rsidRPr="00C474E9">
        <w:rPr>
          <w:sz w:val="20"/>
          <w:szCs w:val="20"/>
        </w:rPr>
        <w:t xml:space="preserve"> </w:t>
      </w:r>
      <w:proofErr w:type="gramStart"/>
      <w:r w:rsidRPr="00C474E9">
        <w:rPr>
          <w:sz w:val="20"/>
          <w:szCs w:val="20"/>
        </w:rPr>
        <w:t>Karena berkaitan dengan tugas pemerintah terhadap masyarakat, maka penyelenggaraan pelayanan publik menjadi hal yang krusial.</w:t>
      </w:r>
      <w:proofErr w:type="gramEnd"/>
      <w:r w:rsidRPr="00C474E9">
        <w:rPr>
          <w:sz w:val="20"/>
          <w:szCs w:val="20"/>
        </w:rPr>
        <w:t xml:space="preserve"> </w:t>
      </w:r>
      <w:proofErr w:type="gramStart"/>
      <w:r w:rsidRPr="00C474E9">
        <w:rPr>
          <w:sz w:val="20"/>
          <w:szCs w:val="20"/>
        </w:rPr>
        <w:t>Meningkatkan kinerja pelayanan merupakan tujuan reformasi sektor publik, yang berupaya mewujudkan pemerintahan yang efektif, efisien, responsif, dan bertanggung jawab.</w:t>
      </w:r>
      <w:proofErr w:type="gramEnd"/>
      <w:r w:rsidRPr="00C474E9">
        <w:rPr>
          <w:sz w:val="20"/>
          <w:szCs w:val="20"/>
        </w:rPr>
        <w:t xml:space="preserve"> Manajemen sumber daya manusia, organisasi, teknologi, dan sistem pengetahuan yang efektif dapat menghasilkan peningkatan kinerja</w:t>
      </w:r>
      <w:r w:rsidR="006C288E">
        <w:rPr>
          <w:sz w:val="20"/>
          <w:szCs w:val="20"/>
        </w:rPr>
        <w:fldChar w:fldCharType="begin" w:fldLock="1"/>
      </w:r>
      <w:r w:rsidR="00470E67">
        <w:rPr>
          <w:sz w:val="20"/>
          <w:szCs w:val="20"/>
        </w:rPr>
        <w:instrText>ADDIN CSL_CITATION {"citationItems":[{"id":"ITEM-1","itemData":{"ISSN":"2355-6919","abstract":"Performance is the performance of work or work of a worker, and employee performance is a quality result achieved by an employee in performing their duties in accordance with the responsibilities given to him, and This study aims to determine what factors affect the employee&amp;#39;s performance in alpha restaurant hotel pekanbaru. And what factors become the dominant factors affect employee performance in alpha hotel restaurant pekanbaru. Factors discussed in this case are individual factors, organizational factors and management factors. This research was conducted from April to August 2017 and located in restaurant alpha hotel pekanbaru. This research design using quantitative method with descriptive approach. Based on the results of research that has been done, that the three factors above do affect employee performance at alpha hotel restaurant Pekanbaru, that is individual factor of organization factor and management factor. And the most dominant factor affecting employee performance in alpha hotel restaurant pekanbaru is individual factor, the need for compensation.","author":[{"dropping-particle":"","family":"Devita","given":"M. (Maria)","non-dropping-particle":"","parse-names":false,"suffix":""},{"dropping-particle":"","family":"Musadad","given":"M. (Musadad)","non-dropping-particle":"","parse-names":false,"suffix":""}],"container-title":"Jurnal Online Mahasiswa Fakultas Ilmu Sosial dan Ilmu Politik Universitas Riau","id":"ITEM-1","issue":"2","issued":{"date-parts":[["2017"]]},"page":"1-15","title":"Faktor – Faktor yang Mempengaruhi Kinerja Karyawan di Resturant Alpha Hotel Pekanbaru","type":"article-journal","volume":"4"},"uris":["http://www.mendeley.com/documents/?uuid=dbc3c266-afb7-4cad-8a6b-d2883ea19428"]}],"mendeley":{"formattedCitation":"[8]","plainTextFormattedCitation":"[8]","previouslyFormattedCitation":"[8]"},"properties":{"noteIndex":0},"schema":"https://github.com/citation-style-language/schema/raw/master/csl-citation.json"}</w:instrText>
      </w:r>
      <w:r w:rsidR="006C288E">
        <w:rPr>
          <w:sz w:val="20"/>
          <w:szCs w:val="20"/>
        </w:rPr>
        <w:fldChar w:fldCharType="separate"/>
      </w:r>
      <w:r w:rsidR="00782A97" w:rsidRPr="00782A97">
        <w:rPr>
          <w:noProof/>
          <w:sz w:val="20"/>
          <w:szCs w:val="20"/>
        </w:rPr>
        <w:t>[8]</w:t>
      </w:r>
      <w:r w:rsidR="006C288E">
        <w:rPr>
          <w:sz w:val="20"/>
          <w:szCs w:val="20"/>
        </w:rPr>
        <w:fldChar w:fldCharType="end"/>
      </w:r>
      <w:r w:rsidRPr="00C474E9">
        <w:rPr>
          <w:sz w:val="20"/>
          <w:szCs w:val="20"/>
        </w:rPr>
        <w:t>.</w:t>
      </w:r>
    </w:p>
    <w:p w14:paraId="38BB1A8C" w14:textId="77777777" w:rsidR="00966C5E" w:rsidRDefault="00966C5E" w:rsidP="00C474E9">
      <w:pPr>
        <w:ind w:firstLine="720"/>
        <w:jc w:val="both"/>
        <w:rPr>
          <w:sz w:val="20"/>
          <w:szCs w:val="20"/>
        </w:rPr>
      </w:pPr>
    </w:p>
    <w:p w14:paraId="6BEDA22D" w14:textId="2D98D97B" w:rsidR="00C474E9" w:rsidRPr="00C474E9" w:rsidRDefault="00C474E9" w:rsidP="00C474E9">
      <w:pPr>
        <w:ind w:firstLine="720"/>
        <w:jc w:val="both"/>
        <w:rPr>
          <w:sz w:val="20"/>
          <w:szCs w:val="20"/>
        </w:rPr>
      </w:pPr>
      <w:r w:rsidRPr="00C474E9">
        <w:rPr>
          <w:sz w:val="20"/>
          <w:szCs w:val="20"/>
        </w:rPr>
        <w:t xml:space="preserve">Komentar positif atas pekerjaan yang baik </w:t>
      </w:r>
      <w:proofErr w:type="gramStart"/>
      <w:r w:rsidRPr="00C474E9">
        <w:rPr>
          <w:sz w:val="20"/>
          <w:szCs w:val="20"/>
        </w:rPr>
        <w:t>akan</w:t>
      </w:r>
      <w:proofErr w:type="gramEnd"/>
      <w:r w:rsidRPr="00C474E9">
        <w:rPr>
          <w:sz w:val="20"/>
          <w:szCs w:val="20"/>
        </w:rPr>
        <w:t xml:space="preserve"> datang dari atasan dan staf. Hal ini </w:t>
      </w:r>
      <w:proofErr w:type="gramStart"/>
      <w:r w:rsidRPr="00C474E9">
        <w:rPr>
          <w:sz w:val="20"/>
          <w:szCs w:val="20"/>
        </w:rPr>
        <w:t>akan</w:t>
      </w:r>
      <w:proofErr w:type="gramEnd"/>
      <w:r w:rsidRPr="00C474E9">
        <w:rPr>
          <w:sz w:val="20"/>
          <w:szCs w:val="20"/>
        </w:rPr>
        <w:t xml:space="preserve"> lebih memotivasi pekerja untuk melakukan pekerjaannya dan mendorong manajer untuk menjadi pemimpin yang lebih baik. Kesenangan yang lebih baik </w:t>
      </w:r>
      <w:proofErr w:type="gramStart"/>
      <w:r w:rsidRPr="00C474E9">
        <w:rPr>
          <w:sz w:val="20"/>
          <w:szCs w:val="20"/>
        </w:rPr>
        <w:t>akan</w:t>
      </w:r>
      <w:proofErr w:type="gramEnd"/>
      <w:r w:rsidRPr="00C474E9">
        <w:rPr>
          <w:sz w:val="20"/>
          <w:szCs w:val="20"/>
        </w:rPr>
        <w:t xml:space="preserve"> dihasilkan dari kinerja yang tinggi, menurut Stoner. Karena karyawan adalah perencana, ahli strategi, dan pelaksana, kinerja mereka pada akhirnya menentukan apakah tujuan perusahaan tercapai</w:t>
      </w:r>
      <w:r w:rsidR="006C288E">
        <w:rPr>
          <w:sz w:val="20"/>
          <w:szCs w:val="20"/>
        </w:rPr>
        <w:fldChar w:fldCharType="begin" w:fldLock="1"/>
      </w:r>
      <w:r w:rsidR="00470E67">
        <w:rPr>
          <w:sz w:val="20"/>
          <w:szCs w:val="20"/>
        </w:rPr>
        <w:instrText>ADDIN CSL_CITATION {"citationItems":[{"id":"ITEM-1","itemData":{"DOI":"10.53682/administro.v2i2.1682","ISSN":"2714-6413","abstract":"Penelitian ini bertujuan untuk menganalisis gaya kepemimpinan Kepala Desa dalam mengambil keputusan di desa Bakun Kecamatan Loloda Kabupaten Halmahera Barat. Metode yang digunakan adalah kualitatif, dengan fokus pada Gaya kepemimpiana Kepala Desa dalam Pengamgambilan Keputusan di Desa Bakun kecamatan Loloda Kabupaten Halmahera Barat. Data wawancara diperoleh dari Kepala urusan Umum, Ketua Badan Pemberdayaan Desa, Tokoh Adat , Tokoh masyarakat. Dokumentasi, tentang struktur organisasi perangkat Desa Bakun, data tersebut dianalisis secara kualitatif deskriptif. Hasil penelitian menunjukkan bahwa gaya kepemimpinan kepala desa cenderung bergaya otoriter, belum mengkomunikasikan apa yang diharapkan dari mereka, cenderung belum mendukung, pemimpin bersifat ramah terhadap bawahannya, atau gaya kepemimpinan yang perlu memandang dan melaksanakan dalam dua dimensi yakni mengarahkan, beorintasi produk,dan berjuang pada gaya kepemimpinan otokratis dan mendukung berorintasi pada bahawan dan berjaung pada tipe kepemimpinan bebas kendali. Penelitian ini menyimpulkan bahwa gaya kepemimpinan kepala desa Bakun Kecamatan Halmahera Barat : a).belum berorientasi pada tugas sebagaimana yang ditetapkan dalam peraturan tentang kepala desa, b). belum mementingkan hubungan kerjasama, c). belum berorientasi pada bawahan.","author":[{"dropping-particle":"","family":"Kotalaha","given":"Norlin","non-dropping-particle":"","parse-names":false,"suffix":""},{"dropping-particle":"","family":"Wawointana","given":"Thelma","non-dropping-particle":"","parse-names":false,"suffix":""},{"dropping-particle":"","family":"Langkai","given":"Jeane","non-dropping-particle":"","parse-names":false,"suffix":""}],"container-title":"Jurnal Administro : Jurnal Kajian Kebijakan dan ilmu Administrasi Negara","id":"ITEM-1","issue":"2","issued":{"date-parts":[["2021"]]},"page":"7-12","title":"Gaya Kepemimpinan Kepala Desa Dalam Pengambilan Keputusan di Desa Bakun Kecamatan Loloda Kebupaten Halmahera Barat","type":"article-journal","volume":"2"},"uris":["http://www.mendeley.com/documents/?uuid=5a1c11bb-22c4-4290-ab9c-dfd1d671d101"]}],"mendeley":{"formattedCitation":"[9]","plainTextFormattedCitation":"[9]","previouslyFormattedCitation":"[9]"},"properties":{"noteIndex":0},"schema":"https://github.com/citation-style-language/schema/raw/master/csl-citation.json"}</w:instrText>
      </w:r>
      <w:r w:rsidR="006C288E">
        <w:rPr>
          <w:sz w:val="20"/>
          <w:szCs w:val="20"/>
        </w:rPr>
        <w:fldChar w:fldCharType="separate"/>
      </w:r>
      <w:r w:rsidR="00782A97" w:rsidRPr="00782A97">
        <w:rPr>
          <w:noProof/>
          <w:sz w:val="20"/>
          <w:szCs w:val="20"/>
        </w:rPr>
        <w:t>[9]</w:t>
      </w:r>
      <w:r w:rsidR="006C288E">
        <w:rPr>
          <w:sz w:val="20"/>
          <w:szCs w:val="20"/>
        </w:rPr>
        <w:fldChar w:fldCharType="end"/>
      </w:r>
      <w:r w:rsidRPr="00C474E9">
        <w:rPr>
          <w:sz w:val="20"/>
          <w:szCs w:val="20"/>
        </w:rPr>
        <w:t xml:space="preserve">. </w:t>
      </w:r>
    </w:p>
    <w:p w14:paraId="0CC9EC4F" w14:textId="77777777" w:rsidR="00966C5E" w:rsidRDefault="00966C5E" w:rsidP="00C474E9">
      <w:pPr>
        <w:ind w:firstLine="720"/>
        <w:jc w:val="both"/>
        <w:rPr>
          <w:sz w:val="20"/>
          <w:szCs w:val="20"/>
        </w:rPr>
      </w:pPr>
    </w:p>
    <w:p w14:paraId="167391CF" w14:textId="6CCD62D9" w:rsidR="00C474E9" w:rsidRPr="00C474E9" w:rsidRDefault="00C474E9" w:rsidP="00C474E9">
      <w:pPr>
        <w:ind w:firstLine="720"/>
        <w:jc w:val="both"/>
        <w:rPr>
          <w:sz w:val="20"/>
          <w:szCs w:val="20"/>
        </w:rPr>
      </w:pPr>
      <w:proofErr w:type="gramStart"/>
      <w:r w:rsidRPr="00C474E9">
        <w:rPr>
          <w:sz w:val="20"/>
          <w:szCs w:val="20"/>
        </w:rPr>
        <w:t>Jelas dari definisi sebelumnya bahwa kinerja diartikan sebagai pencapaian atau kemampuan individu untuk menyelesaikan tugas yang diberikan sesuai dengan wewenang dan tugasnya.</w:t>
      </w:r>
      <w:proofErr w:type="gramEnd"/>
      <w:r w:rsidRPr="00C474E9">
        <w:rPr>
          <w:sz w:val="20"/>
          <w:szCs w:val="20"/>
        </w:rPr>
        <w:t xml:space="preserve"> Enam indikator yang digunakan dalam penelitian ini untuk mengukur keberhasilan setiap peserta (Robbins, (1) Komitmen kerja, yaitu sejauh mana karyawan berdedikasi terhadap lembaga dan tanggung jawabnya; (2) Kuantitas, yaitu menyatakan besarnya keluaran pekerjaan; (3) Ketepatan waktu, yaitu berkaitan dengan penyelesaian tugas dalam waktu yang telah ditentukan; (4) Efektivitas, atau penggunaan sumber daya sebaik-baiknya; (5) Independensi, yaitu tingkat kemampuan pegawai dalam melaksanakan tugasnya; dan (6) Kualitas, yang diukur dari persepsi pegawai terhadap kualitas hasil kerja</w:t>
      </w:r>
      <w:r w:rsidR="006C288E">
        <w:rPr>
          <w:sz w:val="20"/>
          <w:szCs w:val="20"/>
        </w:rPr>
        <w:fldChar w:fldCharType="begin" w:fldLock="1"/>
      </w:r>
      <w:r w:rsidR="00470E67">
        <w:rPr>
          <w:sz w:val="20"/>
          <w:szCs w:val="20"/>
        </w:rPr>
        <w:instrText>ADDIN CSL_CITATION {"citationItems":[{"id":"ITEM-1","itemData":{"author":[{"dropping-particle":"","family":"Syafrina","given":"Nova","non-dropping-particle":"","parse-names":false,"suffix":""}],"id":"ITEM-1","issued":{"date-parts":[["2017"]]},"title":"Pengaruh Disiplin Kerja Terhadap Kinerja Karyawan Pada PT. Suka Fajar Pekanbaru. Eko dan Bisnis","type":"book"},"uris":["http://www.mendeley.com/documents/?uuid=6934312d-9a66-4cb7-bfe9-0c495b2ce258"]}],"mendeley":{"formattedCitation":"[10]","plainTextFormattedCitation":"[10]","previouslyFormattedCitation":"[10]"},"properties":{"noteIndex":0},"schema":"https://github.com/citation-style-language/schema/raw/master/csl-citation.json"}</w:instrText>
      </w:r>
      <w:r w:rsidR="006C288E">
        <w:rPr>
          <w:sz w:val="20"/>
          <w:szCs w:val="20"/>
        </w:rPr>
        <w:fldChar w:fldCharType="separate"/>
      </w:r>
      <w:r w:rsidR="00782A97" w:rsidRPr="00782A97">
        <w:rPr>
          <w:noProof/>
          <w:sz w:val="20"/>
          <w:szCs w:val="20"/>
        </w:rPr>
        <w:t>[10]</w:t>
      </w:r>
      <w:r w:rsidR="006C288E">
        <w:rPr>
          <w:sz w:val="20"/>
          <w:szCs w:val="20"/>
        </w:rPr>
        <w:fldChar w:fldCharType="end"/>
      </w:r>
      <w:r w:rsidRPr="00C474E9">
        <w:rPr>
          <w:sz w:val="20"/>
          <w:szCs w:val="20"/>
        </w:rPr>
        <w:t>.</w:t>
      </w:r>
    </w:p>
    <w:p w14:paraId="46FC4314" w14:textId="77777777" w:rsidR="00966C5E" w:rsidRDefault="00966C5E" w:rsidP="00C474E9">
      <w:pPr>
        <w:ind w:firstLine="720"/>
        <w:jc w:val="both"/>
        <w:rPr>
          <w:sz w:val="20"/>
          <w:szCs w:val="20"/>
        </w:rPr>
      </w:pPr>
    </w:p>
    <w:p w14:paraId="6AAD769B" w14:textId="022DA705" w:rsidR="00C474E9" w:rsidRPr="00C474E9" w:rsidRDefault="00C474E9" w:rsidP="00C474E9">
      <w:pPr>
        <w:ind w:firstLine="720"/>
        <w:jc w:val="both"/>
        <w:rPr>
          <w:sz w:val="20"/>
          <w:szCs w:val="20"/>
        </w:rPr>
      </w:pPr>
      <w:proofErr w:type="gramStart"/>
      <w:r w:rsidRPr="00C474E9">
        <w:rPr>
          <w:sz w:val="20"/>
          <w:szCs w:val="20"/>
        </w:rPr>
        <w:t>Meningkatkan kinerja pemerintah, berkonsentrasi pada tujuan program, dan meningkatkan efektivitas dan efisiensi organisasi dalam pelayanan publik merupakan tujuan pengukuran kinerja pegawai di sektor publik.</w:t>
      </w:r>
      <w:proofErr w:type="gramEnd"/>
      <w:r w:rsidRPr="00C474E9">
        <w:rPr>
          <w:sz w:val="20"/>
          <w:szCs w:val="20"/>
        </w:rPr>
        <w:t xml:space="preserve"> Enam faktor penting yang diusulkan oleh Bernandin dan Russet untuk mengevaluasi kinerja:</w:t>
      </w:r>
    </w:p>
    <w:p w14:paraId="1BAC124B" w14:textId="30569A16" w:rsidR="00C474E9" w:rsidRDefault="00C474E9" w:rsidP="00C474E9">
      <w:pPr>
        <w:numPr>
          <w:ilvl w:val="0"/>
          <w:numId w:val="19"/>
        </w:numPr>
        <w:jc w:val="both"/>
        <w:rPr>
          <w:sz w:val="20"/>
          <w:szCs w:val="20"/>
        </w:rPr>
      </w:pPr>
      <w:r w:rsidRPr="00C474E9">
        <w:rPr>
          <w:sz w:val="20"/>
          <w:szCs w:val="20"/>
        </w:rPr>
        <w:t>Kualitas: Menunjukkan seberapa dekat suatu aktivitas atau proses menuju kesempurnaan atau seberapa baik aktivitas atau proses tersebut memenuhi tujuan yang telah ditentukan.</w:t>
      </w:r>
    </w:p>
    <w:p w14:paraId="6AB8DE61" w14:textId="77777777" w:rsidR="00D6271B" w:rsidRDefault="00D6271B" w:rsidP="00D6271B">
      <w:pPr>
        <w:ind w:left="720"/>
        <w:jc w:val="both"/>
        <w:rPr>
          <w:sz w:val="20"/>
          <w:szCs w:val="20"/>
        </w:rPr>
      </w:pPr>
    </w:p>
    <w:p w14:paraId="51382626" w14:textId="721C63C2" w:rsidR="00D6271B" w:rsidRPr="00C474E9" w:rsidRDefault="00D6271B" w:rsidP="00D6271B">
      <w:pPr>
        <w:ind w:left="720"/>
        <w:jc w:val="both"/>
        <w:rPr>
          <w:sz w:val="20"/>
          <w:szCs w:val="20"/>
        </w:rPr>
      </w:pPr>
      <w:r>
        <w:rPr>
          <w:sz w:val="20"/>
          <w:szCs w:val="20"/>
        </w:rPr>
        <w:t>25</w:t>
      </w:r>
    </w:p>
    <w:p w14:paraId="334695FF" w14:textId="7135AEE1" w:rsidR="00C474E9" w:rsidRPr="00C474E9" w:rsidRDefault="00C474E9" w:rsidP="00C474E9">
      <w:pPr>
        <w:numPr>
          <w:ilvl w:val="0"/>
          <w:numId w:val="19"/>
        </w:numPr>
        <w:jc w:val="both"/>
        <w:rPr>
          <w:sz w:val="20"/>
          <w:szCs w:val="20"/>
        </w:rPr>
      </w:pPr>
      <w:r w:rsidRPr="00C474E9">
        <w:rPr>
          <w:sz w:val="20"/>
          <w:szCs w:val="20"/>
        </w:rPr>
        <w:lastRenderedPageBreak/>
        <w:t>Kuantitas: Membahas jumlah total hasil, seperti total pendapatan, unit yang dihasilkan, atau siklus aktivitas yang diselesaikan.</w:t>
      </w:r>
    </w:p>
    <w:p w14:paraId="35F52DCE" w14:textId="49332433" w:rsidR="00C474E9" w:rsidRPr="00C474E9" w:rsidRDefault="00C474E9" w:rsidP="00C474E9">
      <w:pPr>
        <w:numPr>
          <w:ilvl w:val="0"/>
          <w:numId w:val="19"/>
        </w:numPr>
        <w:jc w:val="both"/>
        <w:rPr>
          <w:sz w:val="20"/>
          <w:szCs w:val="20"/>
        </w:rPr>
      </w:pPr>
      <w:r w:rsidRPr="00C474E9">
        <w:rPr>
          <w:sz w:val="20"/>
          <w:szCs w:val="20"/>
        </w:rPr>
        <w:t xml:space="preserve">Ketepatan waktu: Mengevaluasi seberapa baik tugas diselesaikan sesuai jadwal, memperhitungkan waktu yang dialokasikan untuk tugas lain serta kerja </w:t>
      </w:r>
      <w:proofErr w:type="gramStart"/>
      <w:r w:rsidRPr="00C474E9">
        <w:rPr>
          <w:sz w:val="20"/>
          <w:szCs w:val="20"/>
        </w:rPr>
        <w:t>sama</w:t>
      </w:r>
      <w:proofErr w:type="gramEnd"/>
      <w:r w:rsidRPr="00C474E9">
        <w:rPr>
          <w:sz w:val="20"/>
          <w:szCs w:val="20"/>
        </w:rPr>
        <w:t xml:space="preserve"> dengan keluaran lainnya.</w:t>
      </w:r>
    </w:p>
    <w:p w14:paraId="19EB0D55" w14:textId="0FFD8013" w:rsidR="00C474E9" w:rsidRPr="00C474E9" w:rsidRDefault="00C474E9" w:rsidP="00C474E9">
      <w:pPr>
        <w:numPr>
          <w:ilvl w:val="0"/>
          <w:numId w:val="19"/>
        </w:numPr>
        <w:jc w:val="both"/>
        <w:rPr>
          <w:sz w:val="20"/>
          <w:szCs w:val="20"/>
        </w:rPr>
      </w:pPr>
      <w:r w:rsidRPr="00C474E9">
        <w:rPr>
          <w:sz w:val="20"/>
          <w:szCs w:val="20"/>
        </w:rPr>
        <w:t>Efektivitas Biaya: Menilai seberapa sukses pemanfaatan sumber daya organisasi (manusia, keuangan, teknologi dan material) dioptimalkan untuk memperoleh hasil yang optimal, serta menghilangkan kerugian dalam penggunaan sumber daya.</w:t>
      </w:r>
    </w:p>
    <w:p w14:paraId="696B3305" w14:textId="55494904" w:rsidR="00C474E9" w:rsidRPr="00C474E9" w:rsidRDefault="00C474E9" w:rsidP="00C474E9">
      <w:pPr>
        <w:numPr>
          <w:ilvl w:val="0"/>
          <w:numId w:val="19"/>
        </w:numPr>
        <w:jc w:val="both"/>
        <w:rPr>
          <w:sz w:val="20"/>
          <w:szCs w:val="20"/>
        </w:rPr>
      </w:pPr>
      <w:proofErr w:type="gramStart"/>
      <w:r w:rsidRPr="00C474E9">
        <w:rPr>
          <w:sz w:val="20"/>
          <w:szCs w:val="20"/>
        </w:rPr>
        <w:t>untuk</w:t>
      </w:r>
      <w:proofErr w:type="gramEnd"/>
      <w:r w:rsidRPr="00C474E9">
        <w:rPr>
          <w:sz w:val="20"/>
          <w:szCs w:val="20"/>
        </w:rPr>
        <w:t xml:space="preserve"> pemantauan: Menunjukkan sejauh mana seorang karyawan dapat melakukan tugas pekerjaannya tanpa memerlukan pemantauan dari atasan untuk mencegah perilaku yang tidak diinginkan.</w:t>
      </w:r>
    </w:p>
    <w:p w14:paraId="5091290C" w14:textId="17856E88" w:rsidR="00C474E9" w:rsidRDefault="00C474E9" w:rsidP="00C474E9">
      <w:pPr>
        <w:numPr>
          <w:ilvl w:val="0"/>
          <w:numId w:val="19"/>
        </w:numPr>
        <w:jc w:val="both"/>
        <w:rPr>
          <w:sz w:val="20"/>
          <w:szCs w:val="20"/>
        </w:rPr>
      </w:pPr>
      <w:r w:rsidRPr="00C474E9">
        <w:rPr>
          <w:sz w:val="20"/>
          <w:szCs w:val="20"/>
        </w:rPr>
        <w:t>Dampak Interpersonal: Menunjukkan seberapa baik pekerja mampu menjunjung tinggi reputasi, harga diri, dan perilaku kooperatif baik dengan atasan maupun bawahan</w:t>
      </w:r>
      <w:r w:rsidR="006C288E">
        <w:rPr>
          <w:sz w:val="20"/>
          <w:szCs w:val="20"/>
        </w:rPr>
        <w:fldChar w:fldCharType="begin" w:fldLock="1"/>
      </w:r>
      <w:r w:rsidR="00470E67">
        <w:rPr>
          <w:sz w:val="20"/>
          <w:szCs w:val="20"/>
        </w:rPr>
        <w:instrText>ADDIN CSL_CITATION {"citationItems":[{"id":"ITEM-1","itemData":{"DOI":"10.30589/proceedings.2020.420","ISSN":"2686-6242","abstract":"This study aims to describe the implementation of smart governance in realizing Tomohon Smart City. This study used a qualitative approach, with data collection techniques, namely interviews, observation and documentation. Sources of data from informants are: Head of Tomohon City E-Government Administration, Tomohon City Technology and Communication Infrastructure Section Head, Tomohon City Application Development Section Head, Tomohon City Communication and Informatics Office Staff / Staff, Matani Village Head, and Tomohon City community as users infrastructure and facilities provided by the government. Data analysis using data reduction, data presentation, and drawing conclusions. Data were analyzed descriptively qualitatively. The results showed that: 1) The rules governing the running of the program or policy have not been well socialized and communicated, especially in agencies that have a role as implementers. 2) The government, in this case the Tomohon City Information and Communication Service, is still closed in providing information related to Smart City, especially Smart Governance. 3) The government has not yet launched a public complaint application even though it has been launched since 4) The government is still not ready to respond to existing technological and social developments, especially in the process of implementing Smart Governance. The Conditional Factors of Policy Implementation are a) Information Distribution, b) Resource Support, c) Government Attitude, d) Implementers. Therefore, it can be suggested, 1) There is a need for better socialization, communication and coordination regarding existing regulations to members and related agencies. 2) The government must be more open to the public, and must better prepare itself in responding to all situations and conditions that exist, especially in running the Tomohon Smart City program. 3) The government must improve work discipline, especially in the recruitment process, in order to create \"the right man on the right job\".","author":[{"dropping-particle":"","family":"M. Mandagi","given":"Marthinus","non-dropping-particle":"","parse-names":false,"suffix":""},{"dropping-particle":"","family":"Mantiri","given":"Jeane","non-dropping-particle":"","parse-names":false,"suffix":""},{"dropping-particle":"","family":"B. Kairupan","given":"Sisca","non-dropping-particle":"","parse-names":false,"suffix":""}],"container-title":"Iapa Proceedings Conference","id":"ITEM-1","issued":{"date-parts":[["2020"]]},"page":"437","title":"Implementation of Smart Governance in Realizing Tomohon Smart City","type":"article-journal"},"uris":["http://www.mendeley.com/documents/?uuid=78e23324-4e85-45bc-96a0-7791281942ff"]}],"mendeley":{"formattedCitation":"[11]","plainTextFormattedCitation":"[11]","previouslyFormattedCitation":"[11]"},"properties":{"noteIndex":0},"schema":"https://github.com/citation-style-language/schema/raw/master/csl-citation.json"}</w:instrText>
      </w:r>
      <w:r w:rsidR="006C288E">
        <w:rPr>
          <w:sz w:val="20"/>
          <w:szCs w:val="20"/>
        </w:rPr>
        <w:fldChar w:fldCharType="separate"/>
      </w:r>
      <w:r w:rsidR="00782A97" w:rsidRPr="00782A97">
        <w:rPr>
          <w:noProof/>
          <w:sz w:val="20"/>
          <w:szCs w:val="20"/>
        </w:rPr>
        <w:t>[11]</w:t>
      </w:r>
      <w:r w:rsidR="006C288E">
        <w:rPr>
          <w:sz w:val="20"/>
          <w:szCs w:val="20"/>
        </w:rPr>
        <w:fldChar w:fldCharType="end"/>
      </w:r>
      <w:r w:rsidRPr="00C474E9">
        <w:rPr>
          <w:sz w:val="20"/>
          <w:szCs w:val="20"/>
        </w:rPr>
        <w:t>.</w:t>
      </w:r>
    </w:p>
    <w:p w14:paraId="6AD91D3E" w14:textId="77777777" w:rsidR="00966C5E" w:rsidRDefault="00966C5E" w:rsidP="007D4D21">
      <w:pPr>
        <w:ind w:firstLine="360"/>
        <w:jc w:val="both"/>
        <w:rPr>
          <w:sz w:val="20"/>
          <w:szCs w:val="20"/>
        </w:rPr>
      </w:pPr>
    </w:p>
    <w:p w14:paraId="1C2AE9DA" w14:textId="5B1D9F13" w:rsidR="007D4D21" w:rsidRPr="00C474E9" w:rsidRDefault="007D4D21" w:rsidP="007D4D21">
      <w:pPr>
        <w:ind w:firstLine="360"/>
        <w:jc w:val="both"/>
        <w:rPr>
          <w:sz w:val="20"/>
          <w:szCs w:val="20"/>
        </w:rPr>
      </w:pPr>
      <w:proofErr w:type="gramStart"/>
      <w:r w:rsidRPr="007D4D21">
        <w:rPr>
          <w:sz w:val="20"/>
          <w:szCs w:val="20"/>
        </w:rPr>
        <w:t>Mengembangkan karyawan dan membina lingkungan kerja yang positif sangat penting untuk meningkatkan kinerja perusahaan.</w:t>
      </w:r>
      <w:proofErr w:type="gramEnd"/>
      <w:r w:rsidRPr="007D4D21">
        <w:rPr>
          <w:sz w:val="20"/>
          <w:szCs w:val="20"/>
        </w:rPr>
        <w:t xml:space="preserve"> Oleh karena itu, pemimpin harus memikirkan gaya kepemimpinannya</w:t>
      </w:r>
      <w:r w:rsidR="00060EF3">
        <w:rPr>
          <w:sz w:val="20"/>
          <w:szCs w:val="20"/>
        </w:rPr>
        <w:fldChar w:fldCharType="begin" w:fldLock="1"/>
      </w:r>
      <w:r w:rsidR="00470E67">
        <w:rPr>
          <w:sz w:val="20"/>
          <w:szCs w:val="20"/>
        </w:rPr>
        <w:instrText>ADDIN CSL_CITATION {"citationItems":[{"id":"ITEM-1","itemData":{"author":[{"dropping-particle":"","family":"Mutamimah","given":"","non-dropping-particle":"","parse-names":false,"suffix":""}],"container-title":"Ekobis","id":"ITEM-1","issue":"1","issued":{"date-parts":[["2001"]]},"page":"1-8","title":"Globalisasi dan Kepemimpinan Transformasional","type":"article-journal","volume":"2"},"uris":["http://www.mendeley.com/documents/?uuid=65a880e9-1dac-4537-8582-605fd481c0b8"]}],"mendeley":{"formattedCitation":"[4]","plainTextFormattedCitation":"[4]","previouslyFormattedCitation":"[4]"},"properties":{"noteIndex":0},"schema":"https://github.com/citation-style-language/schema/raw/master/csl-citation.json"}</w:instrText>
      </w:r>
      <w:r w:rsidR="00060EF3">
        <w:rPr>
          <w:sz w:val="20"/>
          <w:szCs w:val="20"/>
        </w:rPr>
        <w:fldChar w:fldCharType="separate"/>
      </w:r>
      <w:r w:rsidR="00782A97" w:rsidRPr="00782A97">
        <w:rPr>
          <w:noProof/>
          <w:sz w:val="20"/>
          <w:szCs w:val="20"/>
        </w:rPr>
        <w:t>[4]</w:t>
      </w:r>
      <w:r w:rsidR="00060EF3">
        <w:rPr>
          <w:sz w:val="20"/>
          <w:szCs w:val="20"/>
        </w:rPr>
        <w:fldChar w:fldCharType="end"/>
      </w:r>
      <w:r w:rsidRPr="007D4D21">
        <w:rPr>
          <w:sz w:val="20"/>
          <w:szCs w:val="20"/>
        </w:rPr>
        <w:t xml:space="preserve">. Menyelaraskan perspektif pengikut dan pemimpin sangat penting karena kepemimpinan adalah pola perilaku yang digunakan seseorang untuk mempengaruhi orang lain (Didiks,). Efektivitas seorang pemimpin dapat dinilai dengan melihat </w:t>
      </w:r>
      <w:proofErr w:type="gramStart"/>
      <w:r w:rsidRPr="007D4D21">
        <w:rPr>
          <w:sz w:val="20"/>
          <w:szCs w:val="20"/>
        </w:rPr>
        <w:t>gaya</w:t>
      </w:r>
      <w:proofErr w:type="gramEnd"/>
      <w:r w:rsidRPr="007D4D21">
        <w:rPr>
          <w:sz w:val="20"/>
          <w:szCs w:val="20"/>
        </w:rPr>
        <w:t xml:space="preserve"> kepemimpinannya, yang mempunyai dampak besar terhadap seberapa baik ia mempengaruhi perilaku bawahannya. Thoha menggarisbawahi bahwa, dengan fokus pada keseimbangan persepsi, kepemimpinan adalah norma perilaku yang digunakan untuk mempengaruhi perilaku orang lain</w:t>
      </w:r>
      <w:r w:rsidR="00060EF3">
        <w:rPr>
          <w:sz w:val="20"/>
          <w:szCs w:val="20"/>
        </w:rPr>
        <w:fldChar w:fldCharType="begin" w:fldLock="1"/>
      </w:r>
      <w:r w:rsidR="00470E67">
        <w:rPr>
          <w:sz w:val="20"/>
          <w:szCs w:val="20"/>
        </w:rPr>
        <w:instrText>ADDIN CSL_CITATION {"citationItems":[{"id":"ITEM-1","itemData":{"DOI":"10.53682/administro.v2i2.1682","ISSN":"2714-6413","abstract":"Penelitian ini bertujuan untuk menganalisis gaya kepemimpinan Kepala Desa dalam mengambil keputusan di desa Bakun Kecamatan Loloda Kabupaten Halmahera Barat. Metode yang digunakan adalah kualitatif, dengan fokus pada Gaya kepemimpiana Kepala Desa dalam Pengamgambilan Keputusan di Desa Bakun kecamatan Loloda Kabupaten Halmahera Barat. Data wawancara diperoleh dari Kepala urusan Umum, Ketua Badan Pemberdayaan Desa, Tokoh Adat , Tokoh masyarakat. Dokumentasi, tentang struktur organisasi perangkat Desa Bakun, data tersebut dianalisis secara kualitatif deskriptif. Hasil penelitian menunjukkan bahwa gaya kepemimpinan kepala desa cenderung bergaya otoriter, belum mengkomunikasikan apa yang diharapkan dari mereka, cenderung belum mendukung, pemimpin bersifat ramah terhadap bawahannya, atau gaya kepemimpinan yang perlu memandang dan melaksanakan dalam dua dimensi yakni mengarahkan, beorintasi produk,dan berjuang pada gaya kepemimpinan otokratis dan mendukung berorintasi pada bahawan dan berjaung pada tipe kepemimpinan bebas kendali. Penelitian ini menyimpulkan bahwa gaya kepemimpinan kepala desa Bakun Kecamatan Halmahera Barat : a).belum berorientasi pada tugas sebagaimana yang ditetapkan dalam peraturan tentang kepala desa, b). belum mementingkan hubungan kerjasama, c). belum berorientasi pada bawahan.","author":[{"dropping-particle":"","family":"Kotalaha","given":"Norlin","non-dropping-particle":"","parse-names":false,"suffix":""},{"dropping-particle":"","family":"Wawointana","given":"Thelma","non-dropping-particle":"","parse-names":false,"suffix":""},{"dropping-particle":"","family":"Langkai","given":"Jeane","non-dropping-particle":"","parse-names":false,"suffix":""}],"container-title":"Jurnal Administro : Jurnal Kajian Kebijakan dan ilmu Administrasi Negara","id":"ITEM-1","issue":"2","issued":{"date-parts":[["2021"]]},"page":"7-12","title":"Gaya Kepemimpinan Kepala Desa Dalam Pengambilan Keputusan di Desa Bakun Kecamatan Loloda Kebupaten Halmahera Barat","type":"article-journal","volume":"2"},"uris":["http://www.mendeley.com/documents/?uuid=5a1c11bb-22c4-4290-ab9c-dfd1d671d101"]}],"mendeley":{"formattedCitation":"[9]","plainTextFormattedCitation":"[9]","previouslyFormattedCitation":"[9]"},"properties":{"noteIndex":0},"schema":"https://github.com/citation-style-language/schema/raw/master/csl-citation.json"}</w:instrText>
      </w:r>
      <w:r w:rsidR="00060EF3">
        <w:rPr>
          <w:sz w:val="20"/>
          <w:szCs w:val="20"/>
        </w:rPr>
        <w:fldChar w:fldCharType="separate"/>
      </w:r>
      <w:r w:rsidR="00782A97" w:rsidRPr="00782A97">
        <w:rPr>
          <w:noProof/>
          <w:sz w:val="20"/>
          <w:szCs w:val="20"/>
        </w:rPr>
        <w:t>[9]</w:t>
      </w:r>
      <w:r w:rsidR="00060EF3">
        <w:rPr>
          <w:sz w:val="20"/>
          <w:szCs w:val="20"/>
        </w:rPr>
        <w:fldChar w:fldCharType="end"/>
      </w:r>
      <w:r w:rsidRPr="007D4D21">
        <w:rPr>
          <w:sz w:val="20"/>
          <w:szCs w:val="20"/>
        </w:rPr>
        <w:t>.</w:t>
      </w:r>
    </w:p>
    <w:p w14:paraId="7BA7AAD2" w14:textId="77777777" w:rsidR="005C7975" w:rsidRDefault="005C7975" w:rsidP="00C474E9">
      <w:pPr>
        <w:ind w:firstLine="720"/>
        <w:jc w:val="both"/>
        <w:rPr>
          <w:sz w:val="20"/>
          <w:szCs w:val="20"/>
        </w:rPr>
      </w:pPr>
    </w:p>
    <w:p w14:paraId="6BE09037" w14:textId="5B844068" w:rsidR="00C474E9" w:rsidRPr="00C474E9" w:rsidRDefault="00C474E9" w:rsidP="00C474E9">
      <w:pPr>
        <w:ind w:firstLine="720"/>
        <w:jc w:val="both"/>
        <w:rPr>
          <w:sz w:val="20"/>
          <w:szCs w:val="20"/>
        </w:rPr>
      </w:pPr>
      <w:proofErr w:type="gramStart"/>
      <w:r w:rsidRPr="00C474E9">
        <w:rPr>
          <w:sz w:val="20"/>
          <w:szCs w:val="20"/>
        </w:rPr>
        <w:t>Dengan meningkatkan kinerja para pejabat tersebut, penelitian ini bertujuan untuk menunjukkan bagaimana kepemimpinan mempengaruhi kinerja para pejabat desa di dalam organisasi.</w:t>
      </w:r>
      <w:proofErr w:type="gramEnd"/>
      <w:r w:rsidRPr="00C474E9">
        <w:rPr>
          <w:sz w:val="20"/>
          <w:szCs w:val="20"/>
        </w:rPr>
        <w:t xml:space="preserve"> </w:t>
      </w:r>
      <w:proofErr w:type="gramStart"/>
      <w:r w:rsidRPr="00C474E9">
        <w:rPr>
          <w:sz w:val="20"/>
          <w:szCs w:val="20"/>
        </w:rPr>
        <w:t>Pemimpin perlu selalu menyadari bawahannya dan menginspirasi mereka untuk bekerja keras dengan menyediakan ruang kerja berkualitas tinggi dan peralatan modern.</w:t>
      </w:r>
      <w:proofErr w:type="gramEnd"/>
    </w:p>
    <w:p w14:paraId="402E91E1" w14:textId="77777777" w:rsidR="00966C5E" w:rsidRDefault="00966C5E" w:rsidP="00C474E9">
      <w:pPr>
        <w:ind w:firstLine="720"/>
        <w:jc w:val="both"/>
        <w:rPr>
          <w:sz w:val="20"/>
          <w:szCs w:val="20"/>
        </w:rPr>
      </w:pPr>
    </w:p>
    <w:p w14:paraId="21098C89" w14:textId="43F32BD9" w:rsidR="00C474E9" w:rsidRPr="00C474E9" w:rsidRDefault="00C474E9" w:rsidP="00C474E9">
      <w:pPr>
        <w:ind w:firstLine="720"/>
        <w:jc w:val="both"/>
        <w:rPr>
          <w:sz w:val="20"/>
          <w:szCs w:val="20"/>
        </w:rPr>
      </w:pPr>
      <w:proofErr w:type="gramStart"/>
      <w:r w:rsidRPr="00C474E9">
        <w:rPr>
          <w:sz w:val="20"/>
          <w:szCs w:val="20"/>
        </w:rPr>
        <w:t>Saya menemukan kinerja perangkat desa di Desa Pinasungkulan Utara dan Kecamatan Modoinding Utama masih kurang.</w:t>
      </w:r>
      <w:proofErr w:type="gramEnd"/>
      <w:r w:rsidRPr="00C474E9">
        <w:rPr>
          <w:sz w:val="20"/>
          <w:szCs w:val="20"/>
        </w:rPr>
        <w:t xml:space="preserve"> </w:t>
      </w:r>
      <w:proofErr w:type="gramStart"/>
      <w:r w:rsidRPr="00C474E9">
        <w:rPr>
          <w:sz w:val="20"/>
          <w:szCs w:val="20"/>
        </w:rPr>
        <w:t>Hal ini terlihat dari lambatnya pelayanan kepala desa sehingga menghambat kemampuan balai desa dalam memberikan pelayanan.</w:t>
      </w:r>
      <w:proofErr w:type="gramEnd"/>
      <w:r w:rsidRPr="00C474E9">
        <w:rPr>
          <w:sz w:val="20"/>
          <w:szCs w:val="20"/>
        </w:rPr>
        <w:t xml:space="preserve"> </w:t>
      </w:r>
      <w:proofErr w:type="gramStart"/>
      <w:r w:rsidRPr="00C474E9">
        <w:rPr>
          <w:sz w:val="20"/>
          <w:szCs w:val="20"/>
        </w:rPr>
        <w:t>Oleh karena itu diperlukan kerjasama seluruh elemen yang ada.</w:t>
      </w:r>
      <w:proofErr w:type="gramEnd"/>
      <w:r w:rsidRPr="00C474E9">
        <w:rPr>
          <w:sz w:val="20"/>
          <w:szCs w:val="20"/>
        </w:rPr>
        <w:t xml:space="preserve"> Banyaknya warga di Desa Pinasungkulan Raya yang tidak mendapat pelayanan yang cepat menjadi bukti terus buruknya kinerja Kepala Desa di </w:t>
      </w:r>
      <w:proofErr w:type="gramStart"/>
      <w:r w:rsidRPr="00C474E9">
        <w:rPr>
          <w:sz w:val="20"/>
          <w:szCs w:val="20"/>
        </w:rPr>
        <w:t>kantor</w:t>
      </w:r>
      <w:proofErr w:type="gramEnd"/>
      <w:r w:rsidRPr="00C474E9">
        <w:rPr>
          <w:sz w:val="20"/>
          <w:szCs w:val="20"/>
        </w:rPr>
        <w:t xml:space="preserve"> desa. Selain itu, sebagian Kepala Desa masih kurang menguasai komputer sehingga menyebabkan pengolahan berkas warga menjadi lambat</w:t>
      </w:r>
      <w:r w:rsidR="00527767">
        <w:rPr>
          <w:sz w:val="20"/>
          <w:szCs w:val="20"/>
        </w:rPr>
        <w:fldChar w:fldCharType="begin" w:fldLock="1"/>
      </w:r>
      <w:r w:rsidR="00470E67">
        <w:rPr>
          <w:sz w:val="20"/>
          <w:szCs w:val="20"/>
        </w:rPr>
        <w:instrText>ADDIN CSL_CITATION {"citationItems":[{"id":"ITEM-1","itemData":{"ISSN":"2355-6919","abstract":"Performance is the performance of work or work of a worker, and employee performance is a quality result achieved by an employee in performing their duties in accordance with the responsibilities given to him, and This study aims to determine what factors affect the employee&amp;#39;s performance in alpha restaurant hotel pekanbaru. And what factors become the dominant factors affect employee performance in alpha hotel restaurant pekanbaru. Factors discussed in this case are individual factors, organizational factors and management factors. This research was conducted from April to August 2017 and located in restaurant alpha hotel pekanbaru. This research design using quantitative method with descriptive approach. Based on the results of research that has been done, that the three factors above do affect employee performance at alpha hotel restaurant Pekanbaru, that is individual factor of organization factor and management factor. And the most dominant factor affecting employee performance in alpha hotel restaurant pekanbaru is individual factor, the need for compensation.","author":[{"dropping-particle":"","family":"Devita","given":"M. (Maria)","non-dropping-particle":"","parse-names":false,"suffix":""},{"dropping-particle":"","family":"Musadad","given":"M. (Musadad)","non-dropping-particle":"","parse-names":false,"suffix":""}],"container-title":"Jurnal Online Mahasiswa Fakultas Ilmu Sosial dan Ilmu Politik Universitas Riau","id":"ITEM-1","issue":"2","issued":{"date-parts":[["2017"]]},"page":"1-15","title":"Faktor – Faktor yang Mempengaruhi Kinerja Karyawan di Resturant Alpha Hotel Pekanbaru","type":"article-journal","volume":"4"},"uris":["http://www.mendeley.com/documents/?uuid=dbc3c266-afb7-4cad-8a6b-d2883ea19428"]}],"mendeley":{"formattedCitation":"[8]","plainTextFormattedCitation":"[8]","previouslyFormattedCitation":"[8]"},"properties":{"noteIndex":0},"schema":"https://github.com/citation-style-language/schema/raw/master/csl-citation.json"}</w:instrText>
      </w:r>
      <w:r w:rsidR="00527767">
        <w:rPr>
          <w:sz w:val="20"/>
          <w:szCs w:val="20"/>
        </w:rPr>
        <w:fldChar w:fldCharType="separate"/>
      </w:r>
      <w:r w:rsidR="00782A97" w:rsidRPr="00782A97">
        <w:rPr>
          <w:noProof/>
          <w:sz w:val="20"/>
          <w:szCs w:val="20"/>
        </w:rPr>
        <w:t>[8]</w:t>
      </w:r>
      <w:r w:rsidR="00527767">
        <w:rPr>
          <w:sz w:val="20"/>
          <w:szCs w:val="20"/>
        </w:rPr>
        <w:fldChar w:fldCharType="end"/>
      </w:r>
      <w:r w:rsidRPr="00C474E9">
        <w:rPr>
          <w:sz w:val="20"/>
          <w:szCs w:val="20"/>
        </w:rPr>
        <w:t>.</w:t>
      </w:r>
    </w:p>
    <w:p w14:paraId="571F9D3B" w14:textId="77777777" w:rsidR="00966C5E" w:rsidRDefault="00966C5E" w:rsidP="00C474E9">
      <w:pPr>
        <w:ind w:firstLine="720"/>
        <w:jc w:val="both"/>
        <w:rPr>
          <w:sz w:val="20"/>
          <w:szCs w:val="20"/>
        </w:rPr>
      </w:pPr>
    </w:p>
    <w:p w14:paraId="066135AC" w14:textId="3480F137" w:rsidR="00C474E9" w:rsidRPr="00C474E9" w:rsidRDefault="00C474E9" w:rsidP="00C474E9">
      <w:pPr>
        <w:ind w:firstLine="720"/>
        <w:jc w:val="both"/>
        <w:rPr>
          <w:sz w:val="20"/>
          <w:szCs w:val="20"/>
        </w:rPr>
      </w:pPr>
      <w:proofErr w:type="gramStart"/>
      <w:r w:rsidRPr="00C474E9">
        <w:rPr>
          <w:sz w:val="20"/>
          <w:szCs w:val="20"/>
        </w:rPr>
        <w:t>Selain itu, kinerja kepemimpinan kepala desa sudah baik, namun masih terdapat beberapa permasalahan yang menyebabkan kurang efektifnya pelaksanaan tugasnya.</w:t>
      </w:r>
      <w:proofErr w:type="gramEnd"/>
      <w:r w:rsidRPr="00C474E9">
        <w:rPr>
          <w:sz w:val="20"/>
          <w:szCs w:val="20"/>
        </w:rPr>
        <w:t xml:space="preserve"> Permasalahan tersebut antara lain kurangnya motivasi pemimpin terhadap kepala desa, kurangnya pengawasan dan pengarahan, serta masih kurangnya kepala desa dalam hal pelayanan</w:t>
      </w:r>
      <w:r w:rsidR="00527767">
        <w:rPr>
          <w:sz w:val="20"/>
          <w:szCs w:val="20"/>
        </w:rPr>
        <w:fldChar w:fldCharType="begin" w:fldLock="1"/>
      </w:r>
      <w:r w:rsidR="00470E67">
        <w:rPr>
          <w:sz w:val="20"/>
          <w:szCs w:val="20"/>
        </w:rPr>
        <w:instrText>ADDIN CSL_CITATION {"citationItems":[{"id":"ITEM-1","itemData":{"author":[{"dropping-particle":"","family":"Russel","given":"Bernardin &amp;","non-dropping-particle":"","parse-names":false,"suffix":""}],"id":"ITEM-1","issued":{"date-parts":[["2012"]]},"title":"Manajemen Sumber Daya Manusia. Diterjemahkan oleh Bambang Sukoco","type":"article-journal"},"uris":["http://www.mendeley.com/documents/?uuid=c8c2125b-cf78-4b8c-80fb-c5a2a3a4c736"]}],"mendeley":{"formattedCitation":"[12]","plainTextFormattedCitation":"[12]","previouslyFormattedCitation":"[12]"},"properties":{"noteIndex":0},"schema":"https://github.com/citation-style-language/schema/raw/master/csl-citation.json"}</w:instrText>
      </w:r>
      <w:r w:rsidR="00527767">
        <w:rPr>
          <w:sz w:val="20"/>
          <w:szCs w:val="20"/>
        </w:rPr>
        <w:fldChar w:fldCharType="separate"/>
      </w:r>
      <w:r w:rsidR="00782A97" w:rsidRPr="00782A97">
        <w:rPr>
          <w:noProof/>
          <w:sz w:val="20"/>
          <w:szCs w:val="20"/>
        </w:rPr>
        <w:t>[12]</w:t>
      </w:r>
      <w:r w:rsidR="00527767">
        <w:rPr>
          <w:sz w:val="20"/>
          <w:szCs w:val="20"/>
        </w:rPr>
        <w:fldChar w:fldCharType="end"/>
      </w:r>
    </w:p>
    <w:p w14:paraId="104F6F2F" w14:textId="77777777" w:rsidR="00966C5E" w:rsidRDefault="00966C5E" w:rsidP="00C474E9">
      <w:pPr>
        <w:ind w:firstLine="720"/>
        <w:jc w:val="both"/>
        <w:rPr>
          <w:sz w:val="20"/>
          <w:szCs w:val="20"/>
        </w:rPr>
      </w:pPr>
    </w:p>
    <w:p w14:paraId="3A3F9A55" w14:textId="67FE76B3" w:rsidR="00015B45" w:rsidRPr="00C300D3" w:rsidRDefault="00C474E9" w:rsidP="00C300D3">
      <w:pPr>
        <w:ind w:firstLine="720"/>
        <w:jc w:val="both"/>
        <w:rPr>
          <w:rStyle w:val="SubtleReference"/>
          <w:smallCaps w:val="0"/>
          <w:color w:val="auto"/>
          <w:sz w:val="20"/>
          <w:szCs w:val="20"/>
        </w:rPr>
      </w:pPr>
      <w:r w:rsidRPr="00C474E9">
        <w:rPr>
          <w:sz w:val="20"/>
          <w:szCs w:val="20"/>
        </w:rPr>
        <w:t>Organisasi berusaha untuk mengakui pentingnya kepemimpinan dan pengaruh besar lembaganya, karena tidak adanya pemimpin dalam suatu organisasi akan mengakibatkan subordinasi kepemimpinan organisasi</w:t>
      </w:r>
      <w:r w:rsidR="00527767">
        <w:rPr>
          <w:sz w:val="20"/>
          <w:szCs w:val="20"/>
        </w:rPr>
        <w:fldChar w:fldCharType="begin" w:fldLock="1"/>
      </w:r>
      <w:r w:rsidR="00470E67">
        <w:rPr>
          <w:sz w:val="20"/>
          <w:szCs w:val="20"/>
        </w:rPr>
        <w:instrText>ADDIN CSL_CITATION {"citationItems":[{"id":"ITEM-1","itemData":{"author":[{"dropping-particle":"","family":"Dwiyanto","given":"Agus","non-dropping-particle":"","parse-names":false,"suffix":""}],"id":"ITEM-1","issued":{"date-parts":[["1995"]]},"publisher":"Fisipol UGM","publisher-place":"Yogyakarta","title":"Penilaian Kinerja Organisasi Pelayanan Publik","type":"book"},"uris":["http://www.mendeley.com/documents/?uuid=f917abe4-8090-4d0a-8696-9c5f361382ec"]}],"mendeley":{"formattedCitation":"[13]","plainTextFormattedCitation":"[13]","previouslyFormattedCitation":"[13]"},"properties":{"noteIndex":0},"schema":"https://github.com/citation-style-language/schema/raw/master/csl-citation.json"}</w:instrText>
      </w:r>
      <w:r w:rsidR="00527767">
        <w:rPr>
          <w:sz w:val="20"/>
          <w:szCs w:val="20"/>
        </w:rPr>
        <w:fldChar w:fldCharType="separate"/>
      </w:r>
      <w:r w:rsidR="00782A97" w:rsidRPr="00782A97">
        <w:rPr>
          <w:noProof/>
          <w:sz w:val="20"/>
          <w:szCs w:val="20"/>
        </w:rPr>
        <w:t>[13]</w:t>
      </w:r>
      <w:r w:rsidR="00527767">
        <w:rPr>
          <w:sz w:val="20"/>
          <w:szCs w:val="20"/>
        </w:rPr>
        <w:fldChar w:fldCharType="end"/>
      </w:r>
      <w:r w:rsidRPr="00C474E9">
        <w:rPr>
          <w:sz w:val="20"/>
          <w:szCs w:val="20"/>
        </w:rPr>
        <w:t xml:space="preserve">. </w:t>
      </w:r>
      <w:proofErr w:type="gramStart"/>
      <w:r w:rsidRPr="00C474E9">
        <w:rPr>
          <w:sz w:val="20"/>
          <w:szCs w:val="20"/>
        </w:rPr>
        <w:t>Kepala desa dan seorang pemimpin mempunyai hubungan yang tidak dapat dipisahkan karena pemimpinlah yang menentukan agenda sehari-hari dalam upaya kepala desa dalam melayani masyarakat.</w:t>
      </w:r>
      <w:proofErr w:type="gramEnd"/>
      <w:r w:rsidRPr="00C474E9">
        <w:rPr>
          <w:sz w:val="20"/>
          <w:szCs w:val="20"/>
        </w:rPr>
        <w:t xml:space="preserve"> Dengan sendirinya pengikut </w:t>
      </w:r>
      <w:proofErr w:type="gramStart"/>
      <w:r w:rsidRPr="00C474E9">
        <w:rPr>
          <w:sz w:val="20"/>
          <w:szCs w:val="20"/>
        </w:rPr>
        <w:t>akan</w:t>
      </w:r>
      <w:proofErr w:type="gramEnd"/>
      <w:r w:rsidRPr="00C474E9">
        <w:rPr>
          <w:sz w:val="20"/>
          <w:szCs w:val="20"/>
        </w:rPr>
        <w:t xml:space="preserve"> mengikuti pemimpin yang arif dan arif, begitu pula sebaliknya. Jika seorang pemimpin tidak memiliki kualitas-kualitas ini, para pengikutnya tentu saja tidak </w:t>
      </w:r>
      <w:proofErr w:type="gramStart"/>
      <w:r w:rsidRPr="00C474E9">
        <w:rPr>
          <w:sz w:val="20"/>
          <w:szCs w:val="20"/>
        </w:rPr>
        <w:t>akan</w:t>
      </w:r>
      <w:proofErr w:type="gramEnd"/>
      <w:r w:rsidRPr="00C474E9">
        <w:rPr>
          <w:sz w:val="20"/>
          <w:szCs w:val="20"/>
        </w:rPr>
        <w:t xml:space="preserve"> menganggap serius pekerjaannya karena pemimpin tersebut masih belum mendapat informasi tentang tugas-tugas yang dilakukan di masyarakat.</w:t>
      </w:r>
    </w:p>
    <w:p w14:paraId="573FC22B" w14:textId="77777777" w:rsidR="00015B45" w:rsidRDefault="00015B45" w:rsidP="00BC6D10">
      <w:pPr>
        <w:pStyle w:val="BodyText"/>
        <w:jc w:val="center"/>
        <w:rPr>
          <w:rStyle w:val="SubtleReference"/>
          <w:color w:val="auto"/>
        </w:rPr>
      </w:pPr>
    </w:p>
    <w:p w14:paraId="46FA056B" w14:textId="697A43E0" w:rsidR="00580026" w:rsidRPr="00C300D3" w:rsidRDefault="0094584E" w:rsidP="00C300D3">
      <w:pPr>
        <w:pStyle w:val="BodyText"/>
        <w:rPr>
          <w:rStyle w:val="SubtleReference"/>
          <w:color w:val="auto"/>
          <w:sz w:val="20"/>
        </w:rPr>
      </w:pPr>
      <w:r w:rsidRPr="00C300D3">
        <w:rPr>
          <w:rStyle w:val="SubtleReference"/>
          <w:color w:val="auto"/>
          <w:sz w:val="20"/>
        </w:rPr>
        <w:t>II. Metode Penelitian</w:t>
      </w:r>
      <w:bookmarkEnd w:id="4"/>
      <w:bookmarkEnd w:id="5"/>
      <w:bookmarkEnd w:id="6"/>
    </w:p>
    <w:p w14:paraId="00AEB48A" w14:textId="77777777" w:rsidR="000867E2" w:rsidRDefault="000867E2" w:rsidP="00EC4F5A">
      <w:pPr>
        <w:ind w:right="-46"/>
        <w:rPr>
          <w:rFonts w:ascii="Times" w:hAnsi="Times"/>
          <w:sz w:val="20"/>
          <w:szCs w:val="20"/>
        </w:rPr>
      </w:pPr>
    </w:p>
    <w:p w14:paraId="0C46E730" w14:textId="77777777" w:rsidR="007C1316" w:rsidRPr="00AD0A53" w:rsidRDefault="007C1316" w:rsidP="00EC4F5A">
      <w:pPr>
        <w:ind w:right="-46"/>
        <w:rPr>
          <w:rFonts w:ascii="Times" w:hAnsi="Times"/>
          <w:sz w:val="20"/>
          <w:szCs w:val="20"/>
        </w:rPr>
      </w:pPr>
    </w:p>
    <w:p w14:paraId="462BEF27" w14:textId="77777777" w:rsidR="00D6271B" w:rsidRDefault="005A1FCC" w:rsidP="005C7975">
      <w:pPr>
        <w:jc w:val="both"/>
        <w:rPr>
          <w:sz w:val="20"/>
          <w:szCs w:val="20"/>
        </w:rPr>
      </w:pPr>
      <w:bookmarkStart w:id="7" w:name="_Toc66452736"/>
      <w:r w:rsidRPr="00AD0A53">
        <w:rPr>
          <w:sz w:val="20"/>
          <w:szCs w:val="20"/>
        </w:rPr>
        <w:tab/>
      </w:r>
      <w:proofErr w:type="gramStart"/>
      <w:r w:rsidR="002F1A86" w:rsidRPr="002F1A86">
        <w:rPr>
          <w:sz w:val="20"/>
          <w:szCs w:val="20"/>
        </w:rPr>
        <w:t>Dalam penelitian ini</w:t>
      </w:r>
      <w:r w:rsidR="005C7975" w:rsidRPr="005C7975">
        <w:t xml:space="preserve"> </w:t>
      </w:r>
      <w:r w:rsidR="005C7975" w:rsidRPr="005C7975">
        <w:rPr>
          <w:sz w:val="20"/>
          <w:szCs w:val="20"/>
        </w:rPr>
        <w:t>Penulis menggunakan metodologi survei kuantitatif sebagai strategi penelitiannya.</w:t>
      </w:r>
      <w:proofErr w:type="gramEnd"/>
      <w:r w:rsidR="005C7975" w:rsidRPr="005C7975">
        <w:rPr>
          <w:sz w:val="20"/>
          <w:szCs w:val="20"/>
        </w:rPr>
        <w:t xml:space="preserve"> Menurut Sugiyono, metode survei adalah penelitian yang menggunakan kuesioner sebagai alat pengumpulan data, yang dapat diterapkan pada populasi besar maupun kecil</w:t>
      </w:r>
      <w:r w:rsidR="00527767">
        <w:rPr>
          <w:sz w:val="20"/>
          <w:szCs w:val="20"/>
        </w:rPr>
        <w:fldChar w:fldCharType="begin" w:fldLock="1"/>
      </w:r>
      <w:r w:rsidR="00470E67">
        <w:rPr>
          <w:sz w:val="20"/>
          <w:szCs w:val="20"/>
        </w:rPr>
        <w:instrText>ADDIN CSL_CITATION {"citationItems":[{"id":"ITEM-1","itemData":{"author":[{"dropping-particle":"","family":"Kendi Goni. Devie Siwij. Thelma Wawointana","given":"","non-dropping-particle":"","parse-names":false,"suffix":""}],"id":"ITEM-1","issued":{"date-parts":[["2022"]]},"title":"Pengaruh Implementasi Kebijakan Protokol Kesehatan Dalam Upaya Pencegahan Covid-19 Terhadap Kinerja Pegawai Di Dinas Parawisata Kota Manado","type":"article-journal"},"uris":["http://www.mendeley.com/documents/?uuid=9c8451a2-6c78-4fbb-9ab2-74e377512884"]}],"mendeley":{"formattedCitation":"[14]","plainTextFormattedCitation":"[14]","previouslyFormattedCitation":"[14]"},"properties":{"noteIndex":0},"schema":"https://github.com/citation-style-language/schema/raw/master/csl-citation.json"}</w:instrText>
      </w:r>
      <w:r w:rsidR="00527767">
        <w:rPr>
          <w:sz w:val="20"/>
          <w:szCs w:val="20"/>
        </w:rPr>
        <w:fldChar w:fldCharType="separate"/>
      </w:r>
      <w:r w:rsidR="00782A97" w:rsidRPr="00782A97">
        <w:rPr>
          <w:noProof/>
          <w:sz w:val="20"/>
          <w:szCs w:val="20"/>
        </w:rPr>
        <w:t>[14]</w:t>
      </w:r>
      <w:r w:rsidR="00527767">
        <w:rPr>
          <w:sz w:val="20"/>
          <w:szCs w:val="20"/>
        </w:rPr>
        <w:fldChar w:fldCharType="end"/>
      </w:r>
      <w:r w:rsidR="005C7975" w:rsidRPr="005C7975">
        <w:rPr>
          <w:sz w:val="20"/>
          <w:szCs w:val="20"/>
        </w:rPr>
        <w:t xml:space="preserve">. </w:t>
      </w:r>
      <w:proofErr w:type="gramStart"/>
      <w:r w:rsidR="005C7975" w:rsidRPr="005C7975">
        <w:rPr>
          <w:sz w:val="20"/>
          <w:szCs w:val="20"/>
        </w:rPr>
        <w:t>Data yang diteliti diperoleh dari sampel populasi, sehingga dapat diperoleh informasi mengenai frekuensi, distribusi dan hubungan antar faktor, baik sosial maupun psikologis.</w:t>
      </w:r>
      <w:proofErr w:type="gramEnd"/>
      <w:r w:rsidR="005C7975" w:rsidRPr="005C7975">
        <w:rPr>
          <w:sz w:val="20"/>
          <w:szCs w:val="20"/>
        </w:rPr>
        <w:t xml:space="preserve"> </w:t>
      </w:r>
    </w:p>
    <w:p w14:paraId="13040F12" w14:textId="1DC2DE1D" w:rsidR="00D6271B" w:rsidRDefault="00D6271B" w:rsidP="005C7975">
      <w:pPr>
        <w:jc w:val="both"/>
        <w:rPr>
          <w:sz w:val="20"/>
          <w:szCs w:val="20"/>
        </w:rPr>
      </w:pPr>
      <w:r>
        <w:rPr>
          <w:sz w:val="20"/>
          <w:szCs w:val="20"/>
        </w:rPr>
        <w:t>26</w:t>
      </w:r>
    </w:p>
    <w:p w14:paraId="2EC7D561" w14:textId="1E8297BE" w:rsidR="002F1A86" w:rsidRDefault="005C7975" w:rsidP="005C7975">
      <w:pPr>
        <w:jc w:val="both"/>
        <w:rPr>
          <w:sz w:val="20"/>
          <w:szCs w:val="20"/>
        </w:rPr>
      </w:pPr>
      <w:r w:rsidRPr="005C7975">
        <w:rPr>
          <w:sz w:val="20"/>
          <w:szCs w:val="20"/>
        </w:rPr>
        <w:lastRenderedPageBreak/>
        <w:t>Lebih lanjut, Sugiyono menjelaskan bahwa filsafat positivis merupakan landasan metodologi penelitian kuantitatif yang digunakan untuk mengkaji populasi atau kelompok tertentu</w:t>
      </w:r>
      <w:r w:rsidR="00527767">
        <w:rPr>
          <w:sz w:val="20"/>
          <w:szCs w:val="20"/>
        </w:rPr>
        <w:fldChar w:fldCharType="begin" w:fldLock="1"/>
      </w:r>
      <w:r w:rsidR="00470E67">
        <w:rPr>
          <w:sz w:val="20"/>
          <w:szCs w:val="20"/>
        </w:rPr>
        <w:instrText>ADDIN CSL_CITATION {"citationItems":[{"id":"ITEM-1","itemData":{"author":[{"dropping-particle":"","family":"Sugiyono","given":"","non-dropping-particle":"","parse-names":false,"suffix":""}],"edition":"Cetakan Ke","editor":[{"dropping-particle":"","family":"Dr. Ir. Sutopo, S.Pd","given":"MT","non-dropping-particle":"","parse-names":false,"suffix":""}],"id":"ITEM-1","issued":{"date-parts":[["2020"]]},"publisher":"Alfabeta","publisher-place":"Bandung","title":"Metode Penelitian Kuantitatif Kualitatif dan R&amp;D","type":"book"},"uris":["http://www.mendeley.com/documents/?uuid=d2e17ad1-b2b5-4b92-aa1b-d7c724239e0b"]}],"mendeley":{"formattedCitation":"[15]","plainTextFormattedCitation":"[15]","previouslyFormattedCitation":"[15]"},"properties":{"noteIndex":0},"schema":"https://github.com/citation-style-language/schema/raw/master/csl-citation.json"}</w:instrText>
      </w:r>
      <w:r w:rsidR="00527767">
        <w:rPr>
          <w:sz w:val="20"/>
          <w:szCs w:val="20"/>
        </w:rPr>
        <w:fldChar w:fldCharType="separate"/>
      </w:r>
      <w:r w:rsidR="00782A97" w:rsidRPr="00782A97">
        <w:rPr>
          <w:noProof/>
          <w:sz w:val="20"/>
          <w:szCs w:val="20"/>
        </w:rPr>
        <w:t>[15]</w:t>
      </w:r>
      <w:r w:rsidR="00527767">
        <w:rPr>
          <w:sz w:val="20"/>
          <w:szCs w:val="20"/>
        </w:rPr>
        <w:fldChar w:fldCharType="end"/>
      </w:r>
      <w:r w:rsidRPr="005C7975">
        <w:rPr>
          <w:sz w:val="20"/>
          <w:szCs w:val="20"/>
        </w:rPr>
        <w:t>. Untuk menguji hipotesis yang telah ditentukan, data sering dikumpulkan dengan menggunakan instrumen penelitian, teknik pengambilan sampel biasanya acak, dan analisis data bersifat kuantitatif atau statistik</w:t>
      </w:r>
      <w:r w:rsidR="00527767">
        <w:rPr>
          <w:sz w:val="20"/>
          <w:szCs w:val="20"/>
        </w:rPr>
        <w:fldChar w:fldCharType="begin" w:fldLock="1"/>
      </w:r>
      <w:r w:rsidR="00470E67">
        <w:rPr>
          <w:sz w:val="20"/>
          <w:szCs w:val="20"/>
        </w:rPr>
        <w:instrText>ADDIN CSL_CITATION {"citationItems":[{"id":"ITEM-1","itemData":{"author":[{"dropping-particle":"","family":"Devie S.R. Siwij","given":"","non-dropping-particle":"","parse-names":false,"suffix":""}],"container-title":"Jurnal Ilmiah Wahana Pendidikan","id":"ITEM-1","issued":{"date-parts":[["2022"]]},"title":"engaruh Kepuasan Kerja Terhadap Motivasi Kerja Perangkat Desa Se Kecamatan Pineleng","type":"article-journal"},"uris":["http://www.mendeley.com/documents/?uuid=f4cb2205-601e-4a3b-b6a5-df19e9e61997"]}],"mendeley":{"formattedCitation":"[16]","plainTextFormattedCitation":"[16]","previouslyFormattedCitation":"[16]"},"properties":{"noteIndex":0},"schema":"https://github.com/citation-style-language/schema/raw/master/csl-citation.json"}</w:instrText>
      </w:r>
      <w:r w:rsidR="00527767">
        <w:rPr>
          <w:sz w:val="20"/>
          <w:szCs w:val="20"/>
        </w:rPr>
        <w:fldChar w:fldCharType="separate"/>
      </w:r>
      <w:r w:rsidR="00782A97" w:rsidRPr="00782A97">
        <w:rPr>
          <w:noProof/>
          <w:sz w:val="20"/>
          <w:szCs w:val="20"/>
        </w:rPr>
        <w:t>[16]</w:t>
      </w:r>
      <w:r w:rsidR="00527767">
        <w:rPr>
          <w:sz w:val="20"/>
          <w:szCs w:val="20"/>
        </w:rPr>
        <w:fldChar w:fldCharType="end"/>
      </w:r>
      <w:r w:rsidRPr="005C7975">
        <w:rPr>
          <w:sz w:val="20"/>
          <w:szCs w:val="20"/>
        </w:rPr>
        <w:t>.</w:t>
      </w:r>
    </w:p>
    <w:p w14:paraId="70C40BCA" w14:textId="77777777" w:rsidR="005C7975" w:rsidRPr="005C7975" w:rsidRDefault="005C7975" w:rsidP="00527767">
      <w:pPr>
        <w:ind w:firstLine="360"/>
        <w:jc w:val="both"/>
        <w:rPr>
          <w:sz w:val="20"/>
          <w:szCs w:val="20"/>
        </w:rPr>
      </w:pPr>
      <w:r w:rsidRPr="005C7975">
        <w:rPr>
          <w:sz w:val="20"/>
          <w:szCs w:val="20"/>
        </w:rPr>
        <w:t>Metode pengumpulan data berikut digunakan dalam penelitian ini:</w:t>
      </w:r>
    </w:p>
    <w:p w14:paraId="2C053500" w14:textId="4C10ADF7" w:rsidR="005C7975" w:rsidRPr="005C7975" w:rsidRDefault="005C7975" w:rsidP="005C7975">
      <w:pPr>
        <w:numPr>
          <w:ilvl w:val="0"/>
          <w:numId w:val="20"/>
        </w:numPr>
        <w:jc w:val="both"/>
        <w:rPr>
          <w:sz w:val="20"/>
          <w:szCs w:val="20"/>
        </w:rPr>
      </w:pPr>
      <w:r w:rsidRPr="005C7975">
        <w:rPr>
          <w:sz w:val="20"/>
          <w:szCs w:val="20"/>
        </w:rPr>
        <w:t>Observasi: Untuk memperoleh pemahaman yang lebih mendalam terhadap permasalahan yang diteliti, lakukan observasi langsung di lokasi penelitian.</w:t>
      </w:r>
    </w:p>
    <w:p w14:paraId="5ECF1B23" w14:textId="25F0B764" w:rsidR="005C7975" w:rsidRPr="005C7975" w:rsidRDefault="005C7975" w:rsidP="005C7975">
      <w:pPr>
        <w:numPr>
          <w:ilvl w:val="0"/>
          <w:numId w:val="20"/>
        </w:numPr>
        <w:jc w:val="both"/>
        <w:rPr>
          <w:sz w:val="20"/>
          <w:szCs w:val="20"/>
        </w:rPr>
      </w:pPr>
      <w:r w:rsidRPr="005C7975">
        <w:rPr>
          <w:sz w:val="20"/>
          <w:szCs w:val="20"/>
        </w:rPr>
        <w:t>Wawancara: Untuk memperoleh ringkasan dasar informasi variabel penelitian, lakukan wawancara langsung dengan administrator saat ini untuk mengumpulkan data.</w:t>
      </w:r>
    </w:p>
    <w:p w14:paraId="68A36E98" w14:textId="3163C0F6" w:rsidR="005C7975" w:rsidRDefault="005C7975" w:rsidP="005C7975">
      <w:pPr>
        <w:numPr>
          <w:ilvl w:val="0"/>
          <w:numId w:val="20"/>
        </w:numPr>
        <w:jc w:val="both"/>
        <w:rPr>
          <w:sz w:val="20"/>
          <w:szCs w:val="20"/>
        </w:rPr>
      </w:pPr>
      <w:r w:rsidRPr="005C7975">
        <w:rPr>
          <w:sz w:val="20"/>
          <w:szCs w:val="20"/>
        </w:rPr>
        <w:t>Kuesioner: Untuk mengumpulkan informasi langsung mengenai variabel penelitian, kirimkan pertanyaan tertulis kepada kepala desa. Kuesioner terdiri dari tujuh item, dan setiap pilihan jawaban diberi bobot atau skor yang disusun menurut skala Likert</w:t>
      </w:r>
      <w:r w:rsidR="00527767">
        <w:rPr>
          <w:sz w:val="20"/>
          <w:szCs w:val="20"/>
        </w:rPr>
        <w:fldChar w:fldCharType="begin" w:fldLock="1"/>
      </w:r>
      <w:r w:rsidR="00470E67">
        <w:rPr>
          <w:sz w:val="20"/>
          <w:szCs w:val="20"/>
        </w:rPr>
        <w:instrText>ADDIN CSL_CITATION {"citationItems":[{"id":"ITEM-1","itemData":{"DOI":"10.58258/jime.v8i2.3048","ISSN":"2442-9511","abstract":"Penelitian ini bertujuan untuk menganalisa bagaimana Efektivitas Pelayanan Administrasi Online di Masa Pandemi di Dinas Kependudukanndan Catatan Sipil Kabupaten Minahasa.  Penelitian ini bertempat di Dinas Kependudukan dan Pencatatan Sipil Kabupaten Minahasa dengan menggunakan metode penelitian kualitatif. Hasil yang didapatkan adalah; 1). Ketepatan sasaran program,  sudah jelas, tapi pada pelaksaannya ketetapan sasaran ini  belum berjalan dengan baik; 2). Sosialisasi program administrasi online belum dilaksanakan secara optimal, dimana belum semua masyarakat mengetahui program ini; 3). Program ini tidak berjalan sesuai dengan tujuannya karena di kantor Disdukcapil Kabupaten Minahasa masih banyak orang yang datang langsung untuk pembuatan berbagai keperluan administrasi sehingga masih terdapat kerumunan yang mungkin akan meningkatkan resiko peneluran virus Corona; 4). Pemantauan yang dilakukan pada program belum dilaksanakan secara optimal karena berbagai keterbatasan seperti jaringan yang belum memadai bagi semua kalangan masayarakat serta keterbatasan penyedia layanan yaitu pegawai yang kesulitan menghadapi pelayanan online ini.","author":[{"dropping-particle":"","family":"Rantung","given":"Margareth","non-dropping-particle":"","parse-names":false,"suffix":""}],"container-title":"Jurnal Ilmiah Mandala Education","id":"ITEM-1","issue":"2","issued":{"date-parts":[["2022"]]},"title":"Efektivitas Pelayanan Administrasi Online di Masa Pandemi di Dinas Kependudukan dan Catatan Sipil Kabupaten Minahasa","type":"article-journal","volume":"8"},"uris":["http://www.mendeley.com/documents/?uuid=318d784a-d7fe-46ec-b22a-0182ed2210b2"]}],"mendeley":{"formattedCitation":"[17]","plainTextFormattedCitation":"[17]","previouslyFormattedCitation":"[17]"},"properties":{"noteIndex":0},"schema":"https://github.com/citation-style-language/schema/raw/master/csl-citation.json"}</w:instrText>
      </w:r>
      <w:r w:rsidR="00527767">
        <w:rPr>
          <w:sz w:val="20"/>
          <w:szCs w:val="20"/>
        </w:rPr>
        <w:fldChar w:fldCharType="separate"/>
      </w:r>
      <w:r w:rsidR="00782A97" w:rsidRPr="00782A97">
        <w:rPr>
          <w:noProof/>
          <w:sz w:val="20"/>
          <w:szCs w:val="20"/>
        </w:rPr>
        <w:t>[17]</w:t>
      </w:r>
      <w:r w:rsidR="00527767">
        <w:rPr>
          <w:sz w:val="20"/>
          <w:szCs w:val="20"/>
        </w:rPr>
        <w:fldChar w:fldCharType="end"/>
      </w:r>
      <w:r w:rsidRPr="005C7975">
        <w:rPr>
          <w:sz w:val="20"/>
          <w:szCs w:val="20"/>
        </w:rPr>
        <w:t>.</w:t>
      </w:r>
    </w:p>
    <w:p w14:paraId="0170BD21" w14:textId="77777777" w:rsidR="005C7975" w:rsidRDefault="005C7975" w:rsidP="005C7975">
      <w:pPr>
        <w:jc w:val="both"/>
        <w:rPr>
          <w:rStyle w:val="SubtleReference"/>
          <w:color w:val="auto"/>
        </w:rPr>
      </w:pPr>
    </w:p>
    <w:p w14:paraId="21466BDA" w14:textId="73FF936E" w:rsidR="00AD4307" w:rsidRPr="00C300D3" w:rsidRDefault="005E3535" w:rsidP="00C300D3">
      <w:pPr>
        <w:rPr>
          <w:rStyle w:val="SubtleReference"/>
          <w:b/>
          <w:color w:val="auto"/>
          <w:sz w:val="20"/>
        </w:rPr>
      </w:pPr>
      <w:r w:rsidRPr="00C300D3">
        <w:rPr>
          <w:rStyle w:val="SubtleReference"/>
          <w:color w:val="auto"/>
          <w:sz w:val="20"/>
        </w:rPr>
        <w:t>III. Hasil dan Pembahasan</w:t>
      </w:r>
      <w:bookmarkEnd w:id="7"/>
    </w:p>
    <w:p w14:paraId="1CAB3CF3" w14:textId="77777777" w:rsidR="00875FB9" w:rsidRDefault="00875FB9" w:rsidP="0058407E">
      <w:pPr>
        <w:ind w:firstLine="720"/>
        <w:jc w:val="both"/>
      </w:pPr>
      <w:bookmarkStart w:id="8" w:name="_Toc66452745"/>
    </w:p>
    <w:p w14:paraId="455D6902" w14:textId="6F94386E" w:rsidR="00470E67" w:rsidRPr="00470E67" w:rsidRDefault="00EB2883" w:rsidP="00C300D3">
      <w:pPr>
        <w:ind w:firstLine="720"/>
        <w:jc w:val="both"/>
        <w:rPr>
          <w:sz w:val="20"/>
        </w:rPr>
      </w:pPr>
      <w:proofErr w:type="gramStart"/>
      <w:r w:rsidRPr="00EB2883">
        <w:rPr>
          <w:sz w:val="20"/>
        </w:rPr>
        <w:t xml:space="preserve">Berdasarkan hasil penelitian, </w:t>
      </w:r>
      <w:r w:rsidR="005C7975" w:rsidRPr="005C7975">
        <w:rPr>
          <w:sz w:val="20"/>
        </w:rPr>
        <w:t>Temuan analisis data menggunakan SPSS 26 menjadi dasar uji homogenitas, linearitas, dan normalitas.</w:t>
      </w:r>
      <w:proofErr w:type="gramEnd"/>
      <w:r w:rsidR="005C7975" w:rsidRPr="005C7975">
        <w:rPr>
          <w:sz w:val="20"/>
        </w:rPr>
        <w:t xml:space="preserve"> </w:t>
      </w:r>
      <w:r w:rsidR="00C300D3">
        <w:rPr>
          <w:sz w:val="20"/>
        </w:rPr>
        <w:t xml:space="preserve"> </w:t>
      </w:r>
      <w:proofErr w:type="gramStart"/>
      <w:r w:rsidR="00470E67" w:rsidRPr="00470E67">
        <w:rPr>
          <w:sz w:val="20"/>
        </w:rPr>
        <w:t>Drucker mengungkapkan bahwa "Kepemimpinan adalah kemampuan untuk membawa perubahan yang efektif dalam organisasi."</w:t>
      </w:r>
      <w:proofErr w:type="gramEnd"/>
      <w:r w:rsidR="00470E67" w:rsidRPr="00470E67">
        <w:rPr>
          <w:sz w:val="20"/>
        </w:rPr>
        <w:t xml:space="preserve"> </w:t>
      </w:r>
      <w:proofErr w:type="gramStart"/>
      <w:r w:rsidR="00470E67" w:rsidRPr="00470E67">
        <w:rPr>
          <w:sz w:val="20"/>
        </w:rPr>
        <w:t>Menurutnya, kepemimpinan berfokus pada pencapaian hasil yang efektif dengan mengelola dan mengarahkan orang untuk mencapai tujuan yang lebih besar.</w:t>
      </w:r>
      <w:proofErr w:type="gramEnd"/>
      <w:r w:rsidR="00470E67" w:rsidRPr="00470E67">
        <w:rPr>
          <w:sz w:val="20"/>
        </w:rPr>
        <w:t xml:space="preserve"> </w:t>
      </w:r>
      <w:proofErr w:type="gramStart"/>
      <w:r w:rsidR="00470E67" w:rsidRPr="00470E67">
        <w:rPr>
          <w:sz w:val="20"/>
        </w:rPr>
        <w:t>Drucker menekankan pentingnya pemimpin dalam menciptakan visi yang jelas dan menentukan arah strategis bagi organisasi.</w:t>
      </w:r>
      <w:proofErr w:type="gramEnd"/>
      <w:r w:rsidR="00470E67" w:rsidRPr="00470E67">
        <w:rPr>
          <w:sz w:val="20"/>
        </w:rPr>
        <w:t xml:space="preserve"> </w:t>
      </w:r>
      <w:proofErr w:type="gramStart"/>
      <w:r w:rsidR="00470E67" w:rsidRPr="00470E67">
        <w:rPr>
          <w:sz w:val="20"/>
        </w:rPr>
        <w:t>Seorang pemimpin harus mampu memotivasi karyawan untuk bekerja menuju tujuan bersama, dan juga memiliki keahlian dalam mengelola perubahan.</w:t>
      </w:r>
      <w:proofErr w:type="gramEnd"/>
      <w:r w:rsidR="00470E67" w:rsidRPr="00470E67">
        <w:rPr>
          <w:sz w:val="20"/>
        </w:rPr>
        <w:t xml:space="preserve"> </w:t>
      </w:r>
      <w:proofErr w:type="gramStart"/>
      <w:r w:rsidR="00470E67" w:rsidRPr="00470E67">
        <w:rPr>
          <w:sz w:val="20"/>
        </w:rPr>
        <w:t>Kepemimpinan yang efektif menurut Drucker melibatkan pengambilan keputusan yang tepat dan menciptakan lingkungan yang mendukung inovasi dan produktivitas.</w:t>
      </w:r>
      <w:proofErr w:type="gramEnd"/>
      <w:r w:rsidR="00470E67" w:rsidRPr="00470E67">
        <w:rPr>
          <w:sz w:val="20"/>
        </w:rPr>
        <w:t xml:space="preserve"> </w:t>
      </w:r>
    </w:p>
    <w:p w14:paraId="44C02F2F" w14:textId="17D71262" w:rsidR="00F55CB7" w:rsidRDefault="00470E67" w:rsidP="00470E67">
      <w:pPr>
        <w:ind w:firstLine="720"/>
        <w:jc w:val="both"/>
        <w:rPr>
          <w:sz w:val="20"/>
        </w:rPr>
      </w:pPr>
      <w:r w:rsidRPr="00470E67">
        <w:rPr>
          <w:sz w:val="20"/>
        </w:rPr>
        <w:t xml:space="preserve">Kepemimpinan berpengaruh terhadap kinerja organisasi karena kemampuan pemimpin dalam mengarahkan, memotivasi, dan mengelola perubahan </w:t>
      </w:r>
      <w:proofErr w:type="gramStart"/>
      <w:r w:rsidRPr="00470E67">
        <w:rPr>
          <w:sz w:val="20"/>
        </w:rPr>
        <w:t>akan</w:t>
      </w:r>
      <w:proofErr w:type="gramEnd"/>
      <w:r w:rsidRPr="00470E67">
        <w:rPr>
          <w:sz w:val="20"/>
        </w:rPr>
        <w:t xml:space="preserve"> secara langsung memengaruhi hasil yang dicapai oleh organisasi. Seorang pemimpin yang mampu menciptakan visi yang jelas, membuat keputusan yang tepat, serta menciptakan budaya kerja yang mendukung inovasi dan produktivitas akan meningkatkan kinerja tim dan organisasi secara keseluruhan</w:t>
      </w:r>
      <w:r>
        <w:rPr>
          <w:sz w:val="20"/>
        </w:rPr>
        <w:fldChar w:fldCharType="begin" w:fldLock="1"/>
      </w:r>
      <w:r>
        <w:rPr>
          <w:sz w:val="20"/>
        </w:rPr>
        <w:instrText>ADDIN CSL_CITATION {"citationItems":[{"id":"ITEM-1","itemData":{"abstract":"Leadership play role important in organization. Its success an organization is one of them determined by existing resource in the organization. Especial role of leadership is to influence others to reach target which have been specified. Leadership represents something that should be possessed by each leader of an organization. The effectiveness of a leader is determined by his ability to influence and direct the members of an organization. The most effective leadership style is leadership which is adapted to the situation of the people being led","author":[{"dropping-particle":"","family":"Soliha","given":"Euis","non-dropping-particle":"","parse-names":false,"suffix":""},{"dropping-particle":"","family":"Hersugondo","given":"","non-dropping-particle":"","parse-names":false,"suffix":""}],"container-title":"Fokus Ekonomi","id":"ITEM-1","issue":"2","issued":{"date-parts":[["2008"]]},"page":"83-93","title":"Kepemimpinan yang Efektif dan Perubahan Organisasi","type":"article-journal","volume":"7"},"uris":["http://www.mendeley.com/documents/?uuid=a6704b23-cec5-411b-a43a-90ef596a185d"]}],"mendeley":{"formattedCitation":"[1]","plainTextFormattedCitation":"[1]"},"properties":{"noteIndex":0},"schema":"https://github.com/citation-style-language/schema/raw/master/csl-citation.json"}</w:instrText>
      </w:r>
      <w:r>
        <w:rPr>
          <w:sz w:val="20"/>
        </w:rPr>
        <w:fldChar w:fldCharType="separate"/>
      </w:r>
      <w:r w:rsidRPr="00470E67">
        <w:rPr>
          <w:noProof/>
          <w:sz w:val="20"/>
        </w:rPr>
        <w:t>[1]</w:t>
      </w:r>
      <w:r>
        <w:rPr>
          <w:sz w:val="20"/>
        </w:rPr>
        <w:fldChar w:fldCharType="end"/>
      </w:r>
      <w:r w:rsidRPr="00470E67">
        <w:rPr>
          <w:sz w:val="20"/>
        </w:rPr>
        <w:t>.</w:t>
      </w:r>
    </w:p>
    <w:p w14:paraId="2A7158C8" w14:textId="77777777" w:rsidR="00F55CB7" w:rsidRDefault="00F55CB7" w:rsidP="00F55CB7">
      <w:pPr>
        <w:ind w:firstLine="720"/>
        <w:jc w:val="both"/>
        <w:rPr>
          <w:sz w:val="20"/>
        </w:rPr>
      </w:pPr>
      <w:r w:rsidRPr="00F55CB7">
        <w:rPr>
          <w:sz w:val="20"/>
        </w:rPr>
        <w:t xml:space="preserve">Menurut Sugiyono, Uji normalitas adalah uji untuk melihat apakah residual yang didapat memiliki distribusi normal. </w:t>
      </w:r>
      <w:proofErr w:type="gramStart"/>
      <w:r w:rsidRPr="00F55CB7">
        <w:rPr>
          <w:sz w:val="20"/>
        </w:rPr>
        <w:t>Uji statistik ini menggunakan uji Kolmogorov-Smirnov.</w:t>
      </w:r>
      <w:proofErr w:type="gramEnd"/>
      <w:r w:rsidRPr="00F55CB7">
        <w:rPr>
          <w:sz w:val="20"/>
        </w:rPr>
        <w:t xml:space="preserve"> Jika nilai signifikan &gt; 0, 05, maka dapat dikatakan residual berdidtribusi normal, dan sebalikny</w:t>
      </w:r>
      <w:r>
        <w:rPr>
          <w:sz w:val="20"/>
        </w:rPr>
        <w:t xml:space="preserve">a, dapat dilihat </w:t>
      </w:r>
      <w:r w:rsidR="005C7975" w:rsidRPr="005C7975">
        <w:rPr>
          <w:sz w:val="20"/>
        </w:rPr>
        <w:t xml:space="preserve"> uji normalitas diperoleh nilai Kolmogorov-Smirnov sebesar 0,100 dengan signifikansi 0,200 (0,200 &gt; 0,05) yang menunjukkan bahwa nilai residu</w:t>
      </w:r>
      <w:r>
        <w:rPr>
          <w:sz w:val="20"/>
        </w:rPr>
        <w:t>l</w:t>
      </w:r>
      <w:r w:rsidR="005C7975" w:rsidRPr="005C7975">
        <w:rPr>
          <w:sz w:val="20"/>
        </w:rPr>
        <w:t xml:space="preserve"> berdistribusi normal karena hasil signifikansinya lebih dari 0,05 sehingga layak digunakan untuk penyelidikan lebih lanjut. </w:t>
      </w:r>
    </w:p>
    <w:p w14:paraId="11AE4487" w14:textId="77777777" w:rsidR="00F55CB7" w:rsidRDefault="00F55CB7" w:rsidP="00F55CB7">
      <w:pPr>
        <w:ind w:firstLine="720"/>
        <w:jc w:val="both"/>
        <w:rPr>
          <w:sz w:val="20"/>
        </w:rPr>
      </w:pPr>
      <w:proofErr w:type="gramStart"/>
      <w:r>
        <w:rPr>
          <w:sz w:val="20"/>
        </w:rPr>
        <w:t xml:space="preserve">Menurut Ghozali </w:t>
      </w:r>
      <w:r w:rsidRPr="00F55CB7">
        <w:rPr>
          <w:sz w:val="20"/>
        </w:rPr>
        <w:t>Uji linearitas bertujuan untuk mengetahui hubungan antara variable bebas dan variable terikat linear atau tidak.</w:t>
      </w:r>
      <w:proofErr w:type="gramEnd"/>
      <w:r w:rsidRPr="00F55CB7">
        <w:rPr>
          <w:sz w:val="20"/>
        </w:rPr>
        <w:t xml:space="preserve"> Kriteria pengujian linearitas adalah jika nilai signifikasi &gt;0</w:t>
      </w:r>
      <w:proofErr w:type="gramStart"/>
      <w:r w:rsidRPr="00F55CB7">
        <w:rPr>
          <w:sz w:val="20"/>
        </w:rPr>
        <w:t>,05</w:t>
      </w:r>
      <w:proofErr w:type="gramEnd"/>
      <w:r w:rsidRPr="00F55CB7">
        <w:rPr>
          <w:sz w:val="20"/>
        </w:rPr>
        <w:t>, maka hubungan  antara variable bebas dan variable terikat adalah linear.</w:t>
      </w:r>
      <w:r>
        <w:rPr>
          <w:sz w:val="20"/>
        </w:rPr>
        <w:t xml:space="preserve"> Dapat dilihat </w:t>
      </w:r>
      <w:r w:rsidR="005C7975" w:rsidRPr="005C7975">
        <w:rPr>
          <w:sz w:val="20"/>
        </w:rPr>
        <w:t>Hasil uji linearitas menunjukkan terdapat hubungan linier antara variabel independen dan dependen, dengan nilai Deviation from Linearity sebesar 0,209 (0,209 &gt; 0</w:t>
      </w:r>
      <w:proofErr w:type="gramStart"/>
      <w:r w:rsidR="005C7975" w:rsidRPr="005C7975">
        <w:rPr>
          <w:sz w:val="20"/>
        </w:rPr>
        <w:t>,05</w:t>
      </w:r>
      <w:proofErr w:type="gramEnd"/>
      <w:r w:rsidR="005C7975" w:rsidRPr="005C7975">
        <w:rPr>
          <w:sz w:val="20"/>
        </w:rPr>
        <w:t xml:space="preserve">). </w:t>
      </w:r>
      <w:r w:rsidRPr="00F55CB7">
        <w:rPr>
          <w:sz w:val="20"/>
        </w:rPr>
        <w:t xml:space="preserve">          </w:t>
      </w:r>
    </w:p>
    <w:p w14:paraId="0697E9B5" w14:textId="726020D0" w:rsidR="005C7975" w:rsidRPr="005C7975" w:rsidRDefault="00F55CB7" w:rsidP="00F55CB7">
      <w:pPr>
        <w:ind w:firstLine="720"/>
        <w:jc w:val="both"/>
        <w:rPr>
          <w:sz w:val="20"/>
        </w:rPr>
      </w:pPr>
      <w:r w:rsidRPr="00F55CB7">
        <w:rPr>
          <w:sz w:val="20"/>
        </w:rPr>
        <w:t>Menurut Sugiyono, Uji homogenitas digunakan untuk mengetahui apakah data sampel yang diambil dari populasi bervariasi homogen atau tidak. Uji homogenitas pada penelitian ini penulis menggunakan uji test homogenity of variances dengan program IBM SPSS 26.  Data dikatakan Homogen Jika Nilai signifikan &gt; 0,05 maka dapat di katakan homogen dan jika nilai signifikan &lt; 0,05 maka dapat di katakan nilai tidak Homogen.</w:t>
      </w:r>
      <w:r w:rsidR="005C7975" w:rsidRPr="005C7975">
        <w:rPr>
          <w:sz w:val="20"/>
        </w:rPr>
        <w:t>Untuk menunjukkan bahwa dua atau lebih kelompok sampel diambil dari suatu populasi yang memiliki varians yang sama, digunakan uji homogenitas. Data dapat dianggap homogen karena nilai signifikansi 0,090 menunjukkan bahwa data tersebut lebih dari 0</w:t>
      </w:r>
      <w:proofErr w:type="gramStart"/>
      <w:r w:rsidR="005C7975" w:rsidRPr="005C7975">
        <w:rPr>
          <w:sz w:val="20"/>
        </w:rPr>
        <w:t>,05</w:t>
      </w:r>
      <w:proofErr w:type="gramEnd"/>
      <w:r w:rsidR="005C7975" w:rsidRPr="005C7975">
        <w:rPr>
          <w:sz w:val="20"/>
        </w:rPr>
        <w:t>, berdasarkan hasil yang diperoleh.</w:t>
      </w:r>
      <w:r w:rsidR="00470E67">
        <w:rPr>
          <w:sz w:val="20"/>
        </w:rPr>
        <w:t xml:space="preserve"> </w:t>
      </w:r>
    </w:p>
    <w:p w14:paraId="0CED6966" w14:textId="5B5E4150" w:rsidR="005C7975" w:rsidRPr="005C7975" w:rsidRDefault="005C7975" w:rsidP="005C7975">
      <w:pPr>
        <w:numPr>
          <w:ilvl w:val="0"/>
          <w:numId w:val="21"/>
        </w:numPr>
        <w:ind w:left="426"/>
        <w:jc w:val="both"/>
        <w:rPr>
          <w:sz w:val="20"/>
        </w:rPr>
      </w:pPr>
      <w:r w:rsidRPr="005C7975">
        <w:rPr>
          <w:sz w:val="20"/>
        </w:rPr>
        <w:t>Hasil Uji Hipotesis</w:t>
      </w:r>
    </w:p>
    <w:p w14:paraId="0AF11AB7" w14:textId="4AAA32CF" w:rsidR="005C7975" w:rsidRDefault="005C7975" w:rsidP="005C7975">
      <w:pPr>
        <w:numPr>
          <w:ilvl w:val="0"/>
          <w:numId w:val="22"/>
        </w:numPr>
        <w:jc w:val="both"/>
        <w:rPr>
          <w:sz w:val="20"/>
        </w:rPr>
      </w:pPr>
      <w:r w:rsidRPr="005C7975">
        <w:rPr>
          <w:sz w:val="20"/>
        </w:rPr>
        <w:t>Kinerja perangkat desa dipengaruhi oleh faktor kepemimpinan. Nilai t yang dihitung &gt; t tabel menggambarkan hal ini. Pada taraf signifikan 0</w:t>
      </w:r>
      <w:proofErr w:type="gramStart"/>
      <w:r w:rsidRPr="005C7975">
        <w:rPr>
          <w:sz w:val="20"/>
        </w:rPr>
        <w:t>,03</w:t>
      </w:r>
      <w:proofErr w:type="gramEnd"/>
      <w:r w:rsidRPr="005C7975">
        <w:rPr>
          <w:sz w:val="20"/>
        </w:rPr>
        <w:t xml:space="preserve"> &lt; 0,05 diperoleh nilai t hitung sebesar 2,197 &gt; t tabel 1,684. Hal ini mungkin membantu menjelaskan mengapa variabel independen dan dependen dipengaruhi. Hal ini menunjukkan bahwa variabel terikat yaitu kinerja aparatur dipengaruhi secara signifikan dan positif oleh variabel bebas yaitu kepemimpinan. Berdasarkan tanggapan responden terhadap pertanyaan mengenai variabel kepemimpinan, hal ini dapat diamati.</w:t>
      </w:r>
    </w:p>
    <w:p w14:paraId="56B90594" w14:textId="1317E678" w:rsidR="00D6271B" w:rsidRPr="005C7975" w:rsidRDefault="00D6271B" w:rsidP="00D6271B">
      <w:pPr>
        <w:jc w:val="both"/>
        <w:rPr>
          <w:sz w:val="20"/>
        </w:rPr>
      </w:pPr>
      <w:r>
        <w:rPr>
          <w:sz w:val="20"/>
        </w:rPr>
        <w:t>27</w:t>
      </w:r>
    </w:p>
    <w:p w14:paraId="5E9A9BD8" w14:textId="06921102" w:rsidR="005C7975" w:rsidRPr="005C7975" w:rsidRDefault="005C7975" w:rsidP="005C7975">
      <w:pPr>
        <w:numPr>
          <w:ilvl w:val="0"/>
          <w:numId w:val="22"/>
        </w:numPr>
        <w:jc w:val="both"/>
        <w:rPr>
          <w:sz w:val="20"/>
        </w:rPr>
      </w:pPr>
      <w:r w:rsidRPr="005C7975">
        <w:rPr>
          <w:sz w:val="20"/>
        </w:rPr>
        <w:lastRenderedPageBreak/>
        <w:t>Nilai korelasi sebesar 0,318 menunjukkan adanya hubungan yang sangat kuat antara variabel independen, kepemimpinan, dan variabel dependen, kinerja perangkat desa, berdasarkan hasil uji korelasi yang dilakukan dengan menggunakan alat SPSS 26. Dengan demikian dapat disimpulkan bahwa terdapat hubungan yang sangat kuat antara Variabel Independen dan Variabel Dependen.</w:t>
      </w:r>
    </w:p>
    <w:p w14:paraId="6C59A49A" w14:textId="151ADEC8" w:rsidR="005C7975" w:rsidRPr="005C7975" w:rsidRDefault="005C7975" w:rsidP="005C7975">
      <w:pPr>
        <w:numPr>
          <w:ilvl w:val="0"/>
          <w:numId w:val="22"/>
        </w:numPr>
        <w:jc w:val="both"/>
        <w:rPr>
          <w:sz w:val="20"/>
        </w:rPr>
      </w:pPr>
      <w:r w:rsidRPr="005C7975">
        <w:rPr>
          <w:sz w:val="20"/>
        </w:rPr>
        <w:t>Kinerja aparatur desa Pinasungkulan Raya merupakan variabel terikat dan variabel bebas atau kepemimpinan mempunyai pengaruh sebesar 10% berdasarkan temuan uji koefisien determinasi.</w:t>
      </w:r>
    </w:p>
    <w:p w14:paraId="460CA0CE" w14:textId="66A35528" w:rsidR="005C7975" w:rsidRPr="005C7975" w:rsidRDefault="005C7975" w:rsidP="005C7975">
      <w:pPr>
        <w:numPr>
          <w:ilvl w:val="0"/>
          <w:numId w:val="21"/>
        </w:numPr>
        <w:ind w:left="284"/>
        <w:jc w:val="both"/>
        <w:rPr>
          <w:sz w:val="20"/>
        </w:rPr>
      </w:pPr>
      <w:r w:rsidRPr="005C7975">
        <w:rPr>
          <w:sz w:val="20"/>
        </w:rPr>
        <w:t>Kepemimpinan</w:t>
      </w:r>
    </w:p>
    <w:p w14:paraId="6D81D839" w14:textId="77777777" w:rsidR="005C7975" w:rsidRPr="005C7975" w:rsidRDefault="005C7975" w:rsidP="005C7975">
      <w:pPr>
        <w:ind w:left="720" w:firstLine="720"/>
        <w:jc w:val="both"/>
        <w:rPr>
          <w:sz w:val="20"/>
        </w:rPr>
      </w:pPr>
      <w:proofErr w:type="gramStart"/>
      <w:r w:rsidRPr="005C7975">
        <w:rPr>
          <w:sz w:val="20"/>
        </w:rPr>
        <w:t>Dari data terlihat bahwa kepemimpinan yang efektif berpengaruh signifikan dan positif terhadap operasionalisasi aparatur Desa Pinasungkula Raya.</w:t>
      </w:r>
      <w:proofErr w:type="gramEnd"/>
      <w:r w:rsidRPr="005C7975">
        <w:rPr>
          <w:sz w:val="20"/>
        </w:rPr>
        <w:t xml:space="preserve"> </w:t>
      </w:r>
      <w:proofErr w:type="gramStart"/>
      <w:r w:rsidRPr="005C7975">
        <w:rPr>
          <w:sz w:val="20"/>
        </w:rPr>
        <w:t>Selanjutnya hasil uji koefisien determinasi menunjukkan bahwa kinerja dipengaruhi oleh kepemimpinan sebesar 10%.</w:t>
      </w:r>
      <w:proofErr w:type="gramEnd"/>
      <w:r w:rsidRPr="005C7975">
        <w:rPr>
          <w:sz w:val="20"/>
        </w:rPr>
        <w:t xml:space="preserve"> </w:t>
      </w:r>
      <w:proofErr w:type="gramStart"/>
      <w:r w:rsidRPr="005C7975">
        <w:rPr>
          <w:sz w:val="20"/>
        </w:rPr>
        <w:t>Hasil dari metode analisis data yang menggunakan SPSS (Paket Statistik untuk Ilmu Sosial) dapat membuktikan hal ini.</w:t>
      </w:r>
      <w:proofErr w:type="gramEnd"/>
      <w:r w:rsidRPr="005C7975">
        <w:rPr>
          <w:sz w:val="20"/>
        </w:rPr>
        <w:t xml:space="preserve"> </w:t>
      </w:r>
      <w:proofErr w:type="gramStart"/>
      <w:r w:rsidRPr="005C7975">
        <w:rPr>
          <w:sz w:val="20"/>
        </w:rPr>
        <w:t>Pada angka 10%, kepemimpinan Desa Pinasungkulan Raya perlu ditingkatkan semaksimal mungkin agar aparatur dapat berjalan dengan baik dalam melayani masyarakat.</w:t>
      </w:r>
      <w:proofErr w:type="gramEnd"/>
    </w:p>
    <w:p w14:paraId="2950F74C" w14:textId="71578680" w:rsidR="005C7975" w:rsidRPr="005C7975" w:rsidRDefault="005C7975" w:rsidP="005C7975">
      <w:pPr>
        <w:numPr>
          <w:ilvl w:val="0"/>
          <w:numId w:val="21"/>
        </w:numPr>
        <w:jc w:val="both"/>
        <w:rPr>
          <w:sz w:val="20"/>
        </w:rPr>
      </w:pPr>
      <w:r w:rsidRPr="005C7975">
        <w:rPr>
          <w:sz w:val="20"/>
        </w:rPr>
        <w:t>Kineja</w:t>
      </w:r>
    </w:p>
    <w:p w14:paraId="55CAB959" w14:textId="222BEA5D" w:rsidR="007C1316" w:rsidRDefault="005C7975" w:rsidP="005C7975">
      <w:pPr>
        <w:ind w:left="720" w:firstLine="720"/>
        <w:jc w:val="both"/>
        <w:rPr>
          <w:rStyle w:val="SubtleReference"/>
          <w:color w:val="auto"/>
        </w:rPr>
      </w:pPr>
      <w:r w:rsidRPr="005C7975">
        <w:rPr>
          <w:sz w:val="20"/>
        </w:rPr>
        <w:t>Dengan hasil yang di dapatkan bahwa kinerja aparatur di Desa Pinasungkulan Raya dipengaruhi oleh kepemimpinan sebesar 10% dan  90% di pengaruhi oleh faktor lain. Dengan kata lain kinerja aparatur di Desa Pinasungkulan Raya bukan di pengaruhi oleh kepemimpinan saja, melainkan dari faktor lain juga.</w:t>
      </w:r>
    </w:p>
    <w:p w14:paraId="138E6314" w14:textId="77777777" w:rsidR="005C7975" w:rsidRDefault="005C7975" w:rsidP="00DC42E6">
      <w:pPr>
        <w:jc w:val="center"/>
        <w:rPr>
          <w:rStyle w:val="SubtleReference"/>
          <w:color w:val="auto"/>
        </w:rPr>
      </w:pPr>
    </w:p>
    <w:p w14:paraId="1604172F" w14:textId="3D0F6B26" w:rsidR="00DC0795" w:rsidRPr="00C300D3" w:rsidRDefault="005E3535" w:rsidP="00C300D3">
      <w:pPr>
        <w:rPr>
          <w:sz w:val="16"/>
          <w:szCs w:val="20"/>
        </w:rPr>
      </w:pPr>
      <w:r w:rsidRPr="00C300D3">
        <w:rPr>
          <w:rStyle w:val="SubtleReference"/>
          <w:color w:val="auto"/>
          <w:sz w:val="20"/>
        </w:rPr>
        <w:t xml:space="preserve">IV. </w:t>
      </w:r>
      <w:r w:rsidR="00DC0795" w:rsidRPr="00C300D3">
        <w:rPr>
          <w:rStyle w:val="SubtleReference"/>
          <w:color w:val="auto"/>
          <w:sz w:val="20"/>
        </w:rPr>
        <w:t>K</w:t>
      </w:r>
      <w:bookmarkEnd w:id="8"/>
      <w:r w:rsidRPr="00C300D3">
        <w:rPr>
          <w:rStyle w:val="SubtleReference"/>
          <w:color w:val="auto"/>
          <w:sz w:val="20"/>
        </w:rPr>
        <w:t>esimpulan</w:t>
      </w:r>
    </w:p>
    <w:p w14:paraId="35FA228B" w14:textId="77777777" w:rsidR="00DC0795" w:rsidRDefault="00DC0795" w:rsidP="00EC4F5A">
      <w:pPr>
        <w:ind w:firstLine="720"/>
        <w:jc w:val="both"/>
        <w:rPr>
          <w:sz w:val="20"/>
          <w:szCs w:val="20"/>
        </w:rPr>
      </w:pPr>
      <w:r w:rsidRPr="00AD0A53">
        <w:rPr>
          <w:sz w:val="20"/>
          <w:szCs w:val="20"/>
        </w:rPr>
        <w:tab/>
      </w:r>
    </w:p>
    <w:p w14:paraId="63ED20DD" w14:textId="77777777" w:rsidR="007C1316" w:rsidRPr="00AD0A53" w:rsidRDefault="007C1316" w:rsidP="00EC4F5A">
      <w:pPr>
        <w:ind w:firstLine="720"/>
        <w:jc w:val="both"/>
        <w:rPr>
          <w:sz w:val="20"/>
          <w:szCs w:val="20"/>
        </w:rPr>
      </w:pPr>
    </w:p>
    <w:p w14:paraId="52002D2C" w14:textId="61E44CFC" w:rsidR="00C73022" w:rsidRDefault="00564D20" w:rsidP="005C7975">
      <w:pPr>
        <w:ind w:firstLine="720"/>
        <w:jc w:val="both"/>
        <w:rPr>
          <w:sz w:val="20"/>
          <w:szCs w:val="20"/>
        </w:rPr>
      </w:pPr>
      <w:r w:rsidRPr="00564D20">
        <w:rPr>
          <w:sz w:val="20"/>
          <w:szCs w:val="20"/>
        </w:rPr>
        <w:t xml:space="preserve">Berdasarkan </w:t>
      </w:r>
      <w:r w:rsidR="005C7975">
        <w:rPr>
          <w:sz w:val="20"/>
          <w:szCs w:val="20"/>
        </w:rPr>
        <w:t xml:space="preserve">hasil </w:t>
      </w:r>
      <w:r w:rsidR="005C7975" w:rsidRPr="005C7975">
        <w:rPr>
          <w:sz w:val="20"/>
          <w:szCs w:val="20"/>
        </w:rPr>
        <w:t xml:space="preserve">Peneliti menyimpulkan bahwa kepemimpinan mempunyai pengaruh yang cukup besar terhadap kinerja perangkat Desa Pinasungkulan Raya, dengan pengaruh sebesar 10%, berdasarkan hasil pengolahan data dan pembahasan yang telah dijelaskan sebelumnya. </w:t>
      </w:r>
      <w:proofErr w:type="gramStart"/>
      <w:r w:rsidR="005C7975" w:rsidRPr="005C7975">
        <w:rPr>
          <w:sz w:val="20"/>
          <w:szCs w:val="20"/>
        </w:rPr>
        <w:t>Kesimpulan ini dapat diverifikasi melalui pengolahan data yang dilakukan.</w:t>
      </w:r>
      <w:proofErr w:type="gramEnd"/>
      <w:r w:rsidR="00342F7F">
        <w:rPr>
          <w:sz w:val="20"/>
          <w:szCs w:val="20"/>
        </w:rPr>
        <w:t xml:space="preserve"> </w:t>
      </w:r>
      <w:r w:rsidR="00342F7F" w:rsidRPr="00342F7F">
        <w:rPr>
          <w:sz w:val="20"/>
          <w:szCs w:val="20"/>
        </w:rPr>
        <w:t xml:space="preserve">Hasil uji hipotesis menunjukkan bahwa kinerja perangkat desa Pinasungkulan Raya dipengaruhi secara signifikan oleh kepemimpinan, dengan nilai t hitung sebesar 2,197 yang lebih besar dari t tabel 1,684 pada taraf signifikan 0,03 &lt; 0,05. </w:t>
      </w:r>
      <w:proofErr w:type="gramStart"/>
      <w:r w:rsidR="00342F7F" w:rsidRPr="00342F7F">
        <w:rPr>
          <w:sz w:val="20"/>
          <w:szCs w:val="20"/>
        </w:rPr>
        <w:t>Ini menegaskan hubungan positif antara variabel independen (kepemimpinan) dan variabel dependen (kinerja aparatur), yang juga diperkuat oleh nilai korelasi 0,318, menunjukkan hubungan yang sangat kuat.</w:t>
      </w:r>
      <w:proofErr w:type="gramEnd"/>
      <w:r w:rsidR="00342F7F" w:rsidRPr="00342F7F">
        <w:rPr>
          <w:sz w:val="20"/>
          <w:szCs w:val="20"/>
        </w:rPr>
        <w:t xml:space="preserve"> Selain itu, hasil uji koefisien determinasi mengindikasikan bahwa kepemimpinan berkontribusi sebesar 10% terhadap kinerja aparatur, sementara 90% dipengaruhi oleh faktor lain. </w:t>
      </w:r>
      <w:proofErr w:type="gramStart"/>
      <w:r w:rsidR="00342F7F" w:rsidRPr="00342F7F">
        <w:rPr>
          <w:sz w:val="20"/>
          <w:szCs w:val="20"/>
        </w:rPr>
        <w:t>Oleh karena itu, untuk meningkatkan kinerja aparatur desa, kepemimpinan di Desa Pinasungkulan Raya perlu ditingkatkan secara maksimal agar pelayanan kepada masyarakat dapat berjalan lebih baik.</w:t>
      </w:r>
      <w:proofErr w:type="gramEnd"/>
    </w:p>
    <w:p w14:paraId="3E4E68B9" w14:textId="77777777" w:rsidR="00342F7F" w:rsidRDefault="00342F7F" w:rsidP="005C7975">
      <w:pPr>
        <w:ind w:firstLine="720"/>
        <w:jc w:val="both"/>
        <w:rPr>
          <w:sz w:val="20"/>
          <w:szCs w:val="20"/>
        </w:rPr>
      </w:pPr>
    </w:p>
    <w:p w14:paraId="561F2558" w14:textId="77777777" w:rsidR="007C1316" w:rsidRDefault="007C1316" w:rsidP="007C1316">
      <w:pPr>
        <w:ind w:firstLine="720"/>
        <w:jc w:val="both"/>
      </w:pPr>
    </w:p>
    <w:p w14:paraId="3D9FD157" w14:textId="77777777" w:rsidR="007C1316" w:rsidRPr="008D6003" w:rsidRDefault="007C1316" w:rsidP="007C1316">
      <w:pPr>
        <w:ind w:firstLine="720"/>
        <w:jc w:val="both"/>
      </w:pPr>
    </w:p>
    <w:p w14:paraId="5171D8F2" w14:textId="0871125F" w:rsidR="003F6BFD" w:rsidRDefault="00C300D3" w:rsidP="00D6271B">
      <w:pPr>
        <w:autoSpaceDE w:val="0"/>
        <w:autoSpaceDN w:val="0"/>
        <w:adjustRightInd w:val="0"/>
        <w:spacing w:line="480" w:lineRule="auto"/>
        <w:ind w:left="709" w:hanging="709"/>
        <w:jc w:val="both"/>
        <w:rPr>
          <w:rStyle w:val="SubtleReference"/>
          <w:color w:val="auto"/>
        </w:rPr>
      </w:pPr>
      <w:bookmarkStart w:id="9" w:name="_GoBack"/>
      <w:r>
        <w:rPr>
          <w:rStyle w:val="SubtleReference"/>
          <w:color w:val="auto"/>
        </w:rPr>
        <w:t>reference</w:t>
      </w:r>
    </w:p>
    <w:p w14:paraId="4A23B7F1" w14:textId="5CB793A2" w:rsidR="00470E67" w:rsidRPr="00470E67" w:rsidRDefault="00527767" w:rsidP="00D6271B">
      <w:pPr>
        <w:widowControl w:val="0"/>
        <w:autoSpaceDE w:val="0"/>
        <w:autoSpaceDN w:val="0"/>
        <w:adjustRightInd w:val="0"/>
        <w:ind w:left="640" w:hanging="640"/>
        <w:jc w:val="both"/>
        <w:rPr>
          <w:noProof/>
          <w:sz w:val="20"/>
        </w:rPr>
      </w:pPr>
      <w:r w:rsidRPr="006C288E">
        <w:rPr>
          <w:rFonts w:eastAsiaTheme="minorHAnsi"/>
          <w:i/>
          <w:iCs/>
          <w:sz w:val="20"/>
          <w:szCs w:val="20"/>
          <w:lang w:val="en-US"/>
        </w:rPr>
        <w:fldChar w:fldCharType="begin" w:fldLock="1"/>
      </w:r>
      <w:r w:rsidRPr="006C288E">
        <w:rPr>
          <w:rFonts w:eastAsiaTheme="minorHAnsi"/>
          <w:i/>
          <w:iCs/>
          <w:sz w:val="20"/>
          <w:szCs w:val="20"/>
          <w:lang w:val="en-US"/>
        </w:rPr>
        <w:instrText xml:space="preserve">ADDIN Mendeley Bibliography CSL_BIBLIOGRAPHY </w:instrText>
      </w:r>
      <w:r w:rsidRPr="006C288E">
        <w:rPr>
          <w:rFonts w:eastAsiaTheme="minorHAnsi"/>
          <w:i/>
          <w:iCs/>
          <w:sz w:val="20"/>
          <w:szCs w:val="20"/>
          <w:lang w:val="en-US"/>
        </w:rPr>
        <w:fldChar w:fldCharType="separate"/>
      </w:r>
      <w:r w:rsidR="00470E67" w:rsidRPr="00470E67">
        <w:rPr>
          <w:noProof/>
          <w:sz w:val="20"/>
        </w:rPr>
        <w:t>[1]</w:t>
      </w:r>
      <w:r w:rsidR="00470E67" w:rsidRPr="00470E67">
        <w:rPr>
          <w:noProof/>
          <w:sz w:val="20"/>
        </w:rPr>
        <w:tab/>
        <w:t xml:space="preserve">E. Soliha and Hersugondo, “Kepemimpinan yang Efektif dan Perubahan Organisasi,” </w:t>
      </w:r>
      <w:r w:rsidR="00470E67" w:rsidRPr="00470E67">
        <w:rPr>
          <w:i/>
          <w:iCs/>
          <w:noProof/>
          <w:sz w:val="20"/>
        </w:rPr>
        <w:t>Fokus Ekon.</w:t>
      </w:r>
      <w:r w:rsidR="00470E67" w:rsidRPr="00470E67">
        <w:rPr>
          <w:noProof/>
          <w:sz w:val="20"/>
        </w:rPr>
        <w:t>, vol. 7, no. 2, pp. 83–93, 2008, [Online]. Available: http://download.portalgaruda.org/article.php?article=110046&amp;val=550</w:t>
      </w:r>
    </w:p>
    <w:p w14:paraId="5754674D" w14:textId="77777777" w:rsidR="00470E67" w:rsidRPr="00470E67" w:rsidRDefault="00470E67" w:rsidP="00D6271B">
      <w:pPr>
        <w:widowControl w:val="0"/>
        <w:autoSpaceDE w:val="0"/>
        <w:autoSpaceDN w:val="0"/>
        <w:adjustRightInd w:val="0"/>
        <w:ind w:left="640" w:hanging="640"/>
        <w:jc w:val="both"/>
        <w:rPr>
          <w:noProof/>
          <w:sz w:val="20"/>
        </w:rPr>
      </w:pPr>
      <w:r w:rsidRPr="00470E67">
        <w:rPr>
          <w:noProof/>
          <w:sz w:val="20"/>
        </w:rPr>
        <w:t>[2]</w:t>
      </w:r>
      <w:r w:rsidRPr="00470E67">
        <w:rPr>
          <w:noProof/>
          <w:sz w:val="20"/>
        </w:rPr>
        <w:tab/>
        <w:t xml:space="preserve">Priyono, “Manajemen Sumber Daya Manusia In Manajemen Sumber Daya Manusia,” </w:t>
      </w:r>
      <w:r w:rsidRPr="00470E67">
        <w:rPr>
          <w:i/>
          <w:iCs/>
          <w:noProof/>
          <w:sz w:val="20"/>
        </w:rPr>
        <w:t>Ed. Revisi Jakarta Bumi Aksara</w:t>
      </w:r>
      <w:r w:rsidRPr="00470E67">
        <w:rPr>
          <w:noProof/>
          <w:sz w:val="20"/>
        </w:rPr>
        <w:t>, no. April, p. 2016, 2011.</w:t>
      </w:r>
    </w:p>
    <w:p w14:paraId="5C0BCB24" w14:textId="77777777" w:rsidR="00470E67" w:rsidRPr="00470E67" w:rsidRDefault="00470E67" w:rsidP="00D6271B">
      <w:pPr>
        <w:widowControl w:val="0"/>
        <w:autoSpaceDE w:val="0"/>
        <w:autoSpaceDN w:val="0"/>
        <w:adjustRightInd w:val="0"/>
        <w:ind w:left="640" w:hanging="640"/>
        <w:jc w:val="both"/>
        <w:rPr>
          <w:noProof/>
          <w:sz w:val="20"/>
        </w:rPr>
      </w:pPr>
      <w:r w:rsidRPr="00470E67">
        <w:rPr>
          <w:noProof/>
          <w:sz w:val="20"/>
        </w:rPr>
        <w:t>[3]</w:t>
      </w:r>
      <w:r w:rsidRPr="00470E67">
        <w:rPr>
          <w:noProof/>
          <w:sz w:val="20"/>
        </w:rPr>
        <w:tab/>
        <w:t xml:space="preserve">supardi, “Pengaruh Kepemimpinan, Disiplin, Kompetensi Dan Kompensasi Terhadap Kinerja Pegawai Pada Kantor Dinas Kesehatan Kabupaten Kampar,” </w:t>
      </w:r>
      <w:r w:rsidRPr="00470E67">
        <w:rPr>
          <w:i/>
          <w:iCs/>
          <w:noProof/>
          <w:sz w:val="20"/>
        </w:rPr>
        <w:t>J. Ris. Manaj. Indones.</w:t>
      </w:r>
      <w:r w:rsidRPr="00470E67">
        <w:rPr>
          <w:noProof/>
          <w:sz w:val="20"/>
        </w:rPr>
        <w:t>, vol. 2, no. 1, pp. 50–59, 2020.</w:t>
      </w:r>
    </w:p>
    <w:p w14:paraId="4B7CF992" w14:textId="77777777" w:rsidR="00470E67" w:rsidRPr="00470E67" w:rsidRDefault="00470E67" w:rsidP="00D6271B">
      <w:pPr>
        <w:widowControl w:val="0"/>
        <w:autoSpaceDE w:val="0"/>
        <w:autoSpaceDN w:val="0"/>
        <w:adjustRightInd w:val="0"/>
        <w:ind w:left="640" w:hanging="640"/>
        <w:jc w:val="both"/>
        <w:rPr>
          <w:noProof/>
          <w:sz w:val="20"/>
        </w:rPr>
      </w:pPr>
      <w:r w:rsidRPr="00470E67">
        <w:rPr>
          <w:noProof/>
          <w:sz w:val="20"/>
        </w:rPr>
        <w:t>[4]</w:t>
      </w:r>
      <w:r w:rsidRPr="00470E67">
        <w:rPr>
          <w:noProof/>
          <w:sz w:val="20"/>
        </w:rPr>
        <w:tab/>
        <w:t xml:space="preserve">Mutamimah, “Globalisasi dan Kepemimpinan Transformasional,” </w:t>
      </w:r>
      <w:r w:rsidRPr="00470E67">
        <w:rPr>
          <w:i/>
          <w:iCs/>
          <w:noProof/>
          <w:sz w:val="20"/>
        </w:rPr>
        <w:t>Ekobis</w:t>
      </w:r>
      <w:r w:rsidRPr="00470E67">
        <w:rPr>
          <w:noProof/>
          <w:sz w:val="20"/>
        </w:rPr>
        <w:t>, vol. 2, no. 1, pp. 1–8, 2001.</w:t>
      </w:r>
    </w:p>
    <w:p w14:paraId="147F398C" w14:textId="77777777" w:rsidR="00470E67" w:rsidRPr="00470E67" w:rsidRDefault="00470E67" w:rsidP="00D6271B">
      <w:pPr>
        <w:widowControl w:val="0"/>
        <w:autoSpaceDE w:val="0"/>
        <w:autoSpaceDN w:val="0"/>
        <w:adjustRightInd w:val="0"/>
        <w:ind w:left="640" w:hanging="640"/>
        <w:jc w:val="both"/>
        <w:rPr>
          <w:noProof/>
          <w:sz w:val="20"/>
        </w:rPr>
      </w:pPr>
      <w:r w:rsidRPr="00470E67">
        <w:rPr>
          <w:noProof/>
          <w:sz w:val="20"/>
        </w:rPr>
        <w:t>[5]</w:t>
      </w:r>
      <w:r w:rsidRPr="00470E67">
        <w:rPr>
          <w:noProof/>
          <w:sz w:val="20"/>
        </w:rPr>
        <w:tab/>
        <w:t xml:space="preserve">M. A.Prabu, </w:t>
      </w:r>
      <w:r w:rsidRPr="00470E67">
        <w:rPr>
          <w:i/>
          <w:iCs/>
          <w:noProof/>
          <w:sz w:val="20"/>
        </w:rPr>
        <w:t>Manajemen Sumber Daya Perusahaan. Bandung: PT Remaja Rosdakarya.</w:t>
      </w:r>
      <w:r w:rsidRPr="00470E67">
        <w:rPr>
          <w:noProof/>
          <w:sz w:val="20"/>
        </w:rPr>
        <w:t xml:space="preserve"> 2015.</w:t>
      </w:r>
    </w:p>
    <w:p w14:paraId="6FCF6BB9" w14:textId="77777777" w:rsidR="00470E67" w:rsidRPr="00470E67" w:rsidRDefault="00470E67" w:rsidP="00D6271B">
      <w:pPr>
        <w:widowControl w:val="0"/>
        <w:autoSpaceDE w:val="0"/>
        <w:autoSpaceDN w:val="0"/>
        <w:adjustRightInd w:val="0"/>
        <w:ind w:left="640" w:hanging="640"/>
        <w:jc w:val="both"/>
        <w:rPr>
          <w:noProof/>
          <w:sz w:val="20"/>
        </w:rPr>
      </w:pPr>
      <w:r w:rsidRPr="00470E67">
        <w:rPr>
          <w:noProof/>
          <w:sz w:val="20"/>
        </w:rPr>
        <w:t>[6]</w:t>
      </w:r>
      <w:r w:rsidRPr="00470E67">
        <w:rPr>
          <w:noProof/>
          <w:sz w:val="20"/>
        </w:rPr>
        <w:tab/>
        <w:t>T. A. A. Riyadi, “‘Kinerja Aparatur Desa Dalam Pelayanan Publik Di Desa Treko Kecamatn Mungkid Kabupaten Magelang.’ JMAN jurnal mahasiswa Administrasi negara 6.1 (2022): 83-90,” 2022.</w:t>
      </w:r>
    </w:p>
    <w:p w14:paraId="03649D6F" w14:textId="77777777" w:rsidR="00470E67" w:rsidRPr="00470E67" w:rsidRDefault="00470E67" w:rsidP="00D6271B">
      <w:pPr>
        <w:widowControl w:val="0"/>
        <w:autoSpaceDE w:val="0"/>
        <w:autoSpaceDN w:val="0"/>
        <w:adjustRightInd w:val="0"/>
        <w:ind w:left="640" w:hanging="640"/>
        <w:jc w:val="both"/>
        <w:rPr>
          <w:noProof/>
          <w:sz w:val="20"/>
        </w:rPr>
      </w:pPr>
      <w:r w:rsidRPr="00470E67">
        <w:rPr>
          <w:noProof/>
          <w:sz w:val="20"/>
        </w:rPr>
        <w:t>[7]</w:t>
      </w:r>
      <w:r w:rsidRPr="00470E67">
        <w:rPr>
          <w:noProof/>
          <w:sz w:val="20"/>
        </w:rPr>
        <w:tab/>
        <w:t>V. dan D. M. Rivai, “Kepemimpinan dan Perilaku Organisasi Edisi Ketiga. Jakarta : PT. Rajagrafindo Persada.,” 2012.</w:t>
      </w:r>
    </w:p>
    <w:p w14:paraId="16F14C0F" w14:textId="77777777" w:rsidR="00D6271B" w:rsidRDefault="00D6271B" w:rsidP="00D6271B">
      <w:pPr>
        <w:widowControl w:val="0"/>
        <w:autoSpaceDE w:val="0"/>
        <w:autoSpaceDN w:val="0"/>
        <w:adjustRightInd w:val="0"/>
        <w:ind w:left="640" w:hanging="640"/>
        <w:jc w:val="both"/>
        <w:rPr>
          <w:noProof/>
          <w:sz w:val="20"/>
        </w:rPr>
      </w:pPr>
    </w:p>
    <w:p w14:paraId="41FF9359" w14:textId="77777777" w:rsidR="00D6271B" w:rsidRDefault="00D6271B" w:rsidP="00D6271B">
      <w:pPr>
        <w:widowControl w:val="0"/>
        <w:autoSpaceDE w:val="0"/>
        <w:autoSpaceDN w:val="0"/>
        <w:adjustRightInd w:val="0"/>
        <w:ind w:left="640" w:hanging="640"/>
        <w:jc w:val="both"/>
        <w:rPr>
          <w:noProof/>
          <w:sz w:val="20"/>
        </w:rPr>
      </w:pPr>
    </w:p>
    <w:p w14:paraId="04C48425" w14:textId="020E2582" w:rsidR="00D6271B" w:rsidRDefault="00D6271B" w:rsidP="00D6271B">
      <w:pPr>
        <w:widowControl w:val="0"/>
        <w:autoSpaceDE w:val="0"/>
        <w:autoSpaceDN w:val="0"/>
        <w:adjustRightInd w:val="0"/>
        <w:ind w:left="640" w:hanging="640"/>
        <w:jc w:val="both"/>
        <w:rPr>
          <w:noProof/>
          <w:sz w:val="20"/>
        </w:rPr>
      </w:pPr>
      <w:r>
        <w:rPr>
          <w:noProof/>
          <w:sz w:val="20"/>
        </w:rPr>
        <w:t>28</w:t>
      </w:r>
    </w:p>
    <w:p w14:paraId="45F85D4D" w14:textId="77777777" w:rsidR="00470E67" w:rsidRPr="00470E67" w:rsidRDefault="00470E67" w:rsidP="00D6271B">
      <w:pPr>
        <w:widowControl w:val="0"/>
        <w:autoSpaceDE w:val="0"/>
        <w:autoSpaceDN w:val="0"/>
        <w:adjustRightInd w:val="0"/>
        <w:ind w:left="640" w:hanging="640"/>
        <w:jc w:val="both"/>
        <w:rPr>
          <w:noProof/>
          <w:sz w:val="20"/>
        </w:rPr>
      </w:pPr>
      <w:r w:rsidRPr="00470E67">
        <w:rPr>
          <w:noProof/>
          <w:sz w:val="20"/>
        </w:rPr>
        <w:lastRenderedPageBreak/>
        <w:t>[8]</w:t>
      </w:r>
      <w:r w:rsidRPr="00470E67">
        <w:rPr>
          <w:noProof/>
          <w:sz w:val="20"/>
        </w:rPr>
        <w:tab/>
        <w:t xml:space="preserve">M. (Maria) Devita and M. (Musadad) Musadad, “Faktor – Faktor yang Mempengaruhi Kinerja Karyawan di Resturant Alpha Hotel Pekanbaru,” </w:t>
      </w:r>
      <w:r w:rsidRPr="00470E67">
        <w:rPr>
          <w:i/>
          <w:iCs/>
          <w:noProof/>
          <w:sz w:val="20"/>
        </w:rPr>
        <w:t>J. Online Mhs. Fak. Ilmu Sos. dan Ilmu Polit. Univ. Riau</w:t>
      </w:r>
      <w:r w:rsidRPr="00470E67">
        <w:rPr>
          <w:noProof/>
          <w:sz w:val="20"/>
        </w:rPr>
        <w:t>, vol. 4, no. 2, pp. 1–15, 2017, [Online]. Available: https://www.neliti.com/publications/204003/</w:t>
      </w:r>
    </w:p>
    <w:p w14:paraId="642032BB" w14:textId="77777777" w:rsidR="00470E67" w:rsidRPr="00470E67" w:rsidRDefault="00470E67" w:rsidP="00D6271B">
      <w:pPr>
        <w:widowControl w:val="0"/>
        <w:autoSpaceDE w:val="0"/>
        <w:autoSpaceDN w:val="0"/>
        <w:adjustRightInd w:val="0"/>
        <w:ind w:left="640" w:hanging="640"/>
        <w:jc w:val="both"/>
        <w:rPr>
          <w:noProof/>
          <w:sz w:val="20"/>
        </w:rPr>
      </w:pPr>
      <w:r w:rsidRPr="00470E67">
        <w:rPr>
          <w:noProof/>
          <w:sz w:val="20"/>
        </w:rPr>
        <w:t>[9]</w:t>
      </w:r>
      <w:r w:rsidRPr="00470E67">
        <w:rPr>
          <w:noProof/>
          <w:sz w:val="20"/>
        </w:rPr>
        <w:tab/>
        <w:t xml:space="preserve">N. Kotalaha, T. Wawointana, and J. Langkai, “Gaya Kepemimpinan Kepala Desa Dalam Pengambilan Keputusan di Desa Bakun Kecamatan Loloda Kebupaten Halmahera Barat,” </w:t>
      </w:r>
      <w:r w:rsidRPr="00470E67">
        <w:rPr>
          <w:i/>
          <w:iCs/>
          <w:noProof/>
          <w:sz w:val="20"/>
        </w:rPr>
        <w:t>J. Adm.  J. Kaji. Kebijak. dan ilmu Adm. Negara</w:t>
      </w:r>
      <w:r w:rsidRPr="00470E67">
        <w:rPr>
          <w:noProof/>
          <w:sz w:val="20"/>
        </w:rPr>
        <w:t>, vol. 2, no. 2, pp. 7–12, 2021, doi: 10.53682/administro.v2i2.1682.</w:t>
      </w:r>
    </w:p>
    <w:p w14:paraId="42470F05" w14:textId="77777777" w:rsidR="00470E67" w:rsidRPr="00470E67" w:rsidRDefault="00470E67" w:rsidP="00D6271B">
      <w:pPr>
        <w:widowControl w:val="0"/>
        <w:autoSpaceDE w:val="0"/>
        <w:autoSpaceDN w:val="0"/>
        <w:adjustRightInd w:val="0"/>
        <w:ind w:left="640" w:hanging="640"/>
        <w:jc w:val="both"/>
        <w:rPr>
          <w:noProof/>
          <w:sz w:val="20"/>
        </w:rPr>
      </w:pPr>
      <w:r w:rsidRPr="00470E67">
        <w:rPr>
          <w:noProof/>
          <w:sz w:val="20"/>
        </w:rPr>
        <w:t>[10]</w:t>
      </w:r>
      <w:r w:rsidRPr="00470E67">
        <w:rPr>
          <w:noProof/>
          <w:sz w:val="20"/>
        </w:rPr>
        <w:tab/>
        <w:t xml:space="preserve">N. Syafrina, </w:t>
      </w:r>
      <w:r w:rsidRPr="00470E67">
        <w:rPr>
          <w:i/>
          <w:iCs/>
          <w:noProof/>
          <w:sz w:val="20"/>
        </w:rPr>
        <w:t>Pengaruh Disiplin Kerja Terhadap Kinerja Karyawan Pada PT. Suka Fajar Pekanbaru. Eko dan Bisnis</w:t>
      </w:r>
      <w:r w:rsidRPr="00470E67">
        <w:rPr>
          <w:noProof/>
          <w:sz w:val="20"/>
        </w:rPr>
        <w:t>. 2017.</w:t>
      </w:r>
    </w:p>
    <w:p w14:paraId="3B17F98D" w14:textId="77777777" w:rsidR="00470E67" w:rsidRPr="00470E67" w:rsidRDefault="00470E67" w:rsidP="00D6271B">
      <w:pPr>
        <w:widowControl w:val="0"/>
        <w:autoSpaceDE w:val="0"/>
        <w:autoSpaceDN w:val="0"/>
        <w:adjustRightInd w:val="0"/>
        <w:ind w:left="640" w:hanging="640"/>
        <w:jc w:val="both"/>
        <w:rPr>
          <w:noProof/>
          <w:sz w:val="20"/>
        </w:rPr>
      </w:pPr>
      <w:r w:rsidRPr="00470E67">
        <w:rPr>
          <w:noProof/>
          <w:sz w:val="20"/>
        </w:rPr>
        <w:t>[11]</w:t>
      </w:r>
      <w:r w:rsidRPr="00470E67">
        <w:rPr>
          <w:noProof/>
          <w:sz w:val="20"/>
        </w:rPr>
        <w:tab/>
        <w:t xml:space="preserve">M. M. Mandagi, J. Mantiri, and S. B. Kairupan, “Implementation of Smart Governance in Realizing Tomohon Smart City,” </w:t>
      </w:r>
      <w:r w:rsidRPr="00470E67">
        <w:rPr>
          <w:i/>
          <w:iCs/>
          <w:noProof/>
          <w:sz w:val="20"/>
        </w:rPr>
        <w:t>Iapa Proc. Conf.</w:t>
      </w:r>
      <w:r w:rsidRPr="00470E67">
        <w:rPr>
          <w:noProof/>
          <w:sz w:val="20"/>
        </w:rPr>
        <w:t>, p. 437, 2020, doi: 10.30589/proceedings.2020.420.</w:t>
      </w:r>
    </w:p>
    <w:p w14:paraId="21CD5BAF" w14:textId="77777777" w:rsidR="00470E67" w:rsidRPr="00470E67" w:rsidRDefault="00470E67" w:rsidP="00D6271B">
      <w:pPr>
        <w:widowControl w:val="0"/>
        <w:autoSpaceDE w:val="0"/>
        <w:autoSpaceDN w:val="0"/>
        <w:adjustRightInd w:val="0"/>
        <w:ind w:left="640" w:hanging="640"/>
        <w:jc w:val="both"/>
        <w:rPr>
          <w:noProof/>
          <w:sz w:val="20"/>
        </w:rPr>
      </w:pPr>
      <w:r w:rsidRPr="00470E67">
        <w:rPr>
          <w:noProof/>
          <w:sz w:val="20"/>
        </w:rPr>
        <w:t>[12]</w:t>
      </w:r>
      <w:r w:rsidRPr="00470E67">
        <w:rPr>
          <w:noProof/>
          <w:sz w:val="20"/>
        </w:rPr>
        <w:tab/>
        <w:t>B. &amp; Russel, “Manajemen Sumber Daya Manusia. Diterjemahkan oleh Bambang Sukoco,” 2012.</w:t>
      </w:r>
    </w:p>
    <w:p w14:paraId="5E430AA9" w14:textId="77777777" w:rsidR="00470E67" w:rsidRPr="00470E67" w:rsidRDefault="00470E67" w:rsidP="00D6271B">
      <w:pPr>
        <w:widowControl w:val="0"/>
        <w:autoSpaceDE w:val="0"/>
        <w:autoSpaceDN w:val="0"/>
        <w:adjustRightInd w:val="0"/>
        <w:ind w:left="640" w:hanging="640"/>
        <w:jc w:val="both"/>
        <w:rPr>
          <w:noProof/>
          <w:sz w:val="20"/>
        </w:rPr>
      </w:pPr>
      <w:r w:rsidRPr="00470E67">
        <w:rPr>
          <w:noProof/>
          <w:sz w:val="20"/>
        </w:rPr>
        <w:t>[13]</w:t>
      </w:r>
      <w:r w:rsidRPr="00470E67">
        <w:rPr>
          <w:noProof/>
          <w:sz w:val="20"/>
        </w:rPr>
        <w:tab/>
        <w:t xml:space="preserve">A. Dwiyanto, </w:t>
      </w:r>
      <w:r w:rsidRPr="00470E67">
        <w:rPr>
          <w:i/>
          <w:iCs/>
          <w:noProof/>
          <w:sz w:val="20"/>
        </w:rPr>
        <w:t>Penilaian Kinerja Organisasi Pelayanan Publik</w:t>
      </w:r>
      <w:r w:rsidRPr="00470E67">
        <w:rPr>
          <w:noProof/>
          <w:sz w:val="20"/>
        </w:rPr>
        <w:t>. Yogyakarta: Fisipol UGM, 1995.</w:t>
      </w:r>
    </w:p>
    <w:p w14:paraId="4CFCD72D" w14:textId="77777777" w:rsidR="00470E67" w:rsidRPr="00470E67" w:rsidRDefault="00470E67" w:rsidP="00D6271B">
      <w:pPr>
        <w:widowControl w:val="0"/>
        <w:autoSpaceDE w:val="0"/>
        <w:autoSpaceDN w:val="0"/>
        <w:adjustRightInd w:val="0"/>
        <w:ind w:left="640" w:hanging="640"/>
        <w:jc w:val="both"/>
        <w:rPr>
          <w:noProof/>
          <w:sz w:val="20"/>
        </w:rPr>
      </w:pPr>
      <w:r w:rsidRPr="00470E67">
        <w:rPr>
          <w:noProof/>
          <w:sz w:val="20"/>
        </w:rPr>
        <w:t>[14]</w:t>
      </w:r>
      <w:r w:rsidRPr="00470E67">
        <w:rPr>
          <w:noProof/>
          <w:sz w:val="20"/>
        </w:rPr>
        <w:tab/>
        <w:t>Kendi Goni. Devie Siwij. Thelma Wawointana, “Pengaruh Implementasi Kebijakan Protokol Kesehatan Dalam Upaya Pencegahan Covid-19 Terhadap Kinerja Pegawai Di Dinas Parawisata Kota Manado,” 2022.</w:t>
      </w:r>
    </w:p>
    <w:p w14:paraId="1AD7B4C3" w14:textId="77777777" w:rsidR="00470E67" w:rsidRPr="00470E67" w:rsidRDefault="00470E67" w:rsidP="00D6271B">
      <w:pPr>
        <w:widowControl w:val="0"/>
        <w:autoSpaceDE w:val="0"/>
        <w:autoSpaceDN w:val="0"/>
        <w:adjustRightInd w:val="0"/>
        <w:ind w:left="640" w:hanging="640"/>
        <w:jc w:val="both"/>
        <w:rPr>
          <w:noProof/>
          <w:sz w:val="20"/>
        </w:rPr>
      </w:pPr>
      <w:r w:rsidRPr="00470E67">
        <w:rPr>
          <w:noProof/>
          <w:sz w:val="20"/>
        </w:rPr>
        <w:t>[15]</w:t>
      </w:r>
      <w:r w:rsidRPr="00470E67">
        <w:rPr>
          <w:noProof/>
          <w:sz w:val="20"/>
        </w:rPr>
        <w:tab/>
        <w:t xml:space="preserve">Sugiyono, </w:t>
      </w:r>
      <w:r w:rsidRPr="00470E67">
        <w:rPr>
          <w:i/>
          <w:iCs/>
          <w:noProof/>
          <w:sz w:val="20"/>
        </w:rPr>
        <w:t>Metode Penelitian Kuantitatif Kualitatif dan R&amp;D</w:t>
      </w:r>
      <w:r w:rsidRPr="00470E67">
        <w:rPr>
          <w:noProof/>
          <w:sz w:val="20"/>
        </w:rPr>
        <w:t>, Cetakan Ke. Bandung: Alfabeta, 2020.</w:t>
      </w:r>
    </w:p>
    <w:p w14:paraId="603E6764" w14:textId="77777777" w:rsidR="00470E67" w:rsidRPr="00470E67" w:rsidRDefault="00470E67" w:rsidP="00D6271B">
      <w:pPr>
        <w:widowControl w:val="0"/>
        <w:autoSpaceDE w:val="0"/>
        <w:autoSpaceDN w:val="0"/>
        <w:adjustRightInd w:val="0"/>
        <w:ind w:left="640" w:hanging="640"/>
        <w:jc w:val="both"/>
        <w:rPr>
          <w:noProof/>
          <w:sz w:val="20"/>
        </w:rPr>
      </w:pPr>
      <w:r w:rsidRPr="00470E67">
        <w:rPr>
          <w:noProof/>
          <w:sz w:val="20"/>
        </w:rPr>
        <w:t>[16]</w:t>
      </w:r>
      <w:r w:rsidRPr="00470E67">
        <w:rPr>
          <w:noProof/>
          <w:sz w:val="20"/>
        </w:rPr>
        <w:tab/>
        <w:t xml:space="preserve">Devie S.R. Siwij, “engaruh Kepuasan Kerja Terhadap Motivasi Kerja Perangkat Desa Se Kecamatan Pineleng,” </w:t>
      </w:r>
      <w:r w:rsidRPr="00470E67">
        <w:rPr>
          <w:i/>
          <w:iCs/>
          <w:noProof/>
          <w:sz w:val="20"/>
        </w:rPr>
        <w:t>J. Ilm. Wahana Pendidik.</w:t>
      </w:r>
      <w:r w:rsidRPr="00470E67">
        <w:rPr>
          <w:noProof/>
          <w:sz w:val="20"/>
        </w:rPr>
        <w:t>, 2022.</w:t>
      </w:r>
    </w:p>
    <w:p w14:paraId="55115D44" w14:textId="77777777" w:rsidR="00470E67" w:rsidRPr="00470E67" w:rsidRDefault="00470E67" w:rsidP="00D6271B">
      <w:pPr>
        <w:widowControl w:val="0"/>
        <w:autoSpaceDE w:val="0"/>
        <w:autoSpaceDN w:val="0"/>
        <w:adjustRightInd w:val="0"/>
        <w:ind w:left="640" w:hanging="640"/>
        <w:jc w:val="both"/>
        <w:rPr>
          <w:noProof/>
          <w:sz w:val="20"/>
        </w:rPr>
      </w:pPr>
      <w:r w:rsidRPr="00470E67">
        <w:rPr>
          <w:noProof/>
          <w:sz w:val="20"/>
        </w:rPr>
        <w:t>[17]</w:t>
      </w:r>
      <w:r w:rsidRPr="00470E67">
        <w:rPr>
          <w:noProof/>
          <w:sz w:val="20"/>
        </w:rPr>
        <w:tab/>
        <w:t xml:space="preserve">M. Rantung, “Efektivitas Pelayanan Administrasi Online di Masa Pandemi di Dinas Kependudukan dan Catatan Sipil Kabupaten Minahasa,” </w:t>
      </w:r>
      <w:r w:rsidRPr="00470E67">
        <w:rPr>
          <w:i/>
          <w:iCs/>
          <w:noProof/>
          <w:sz w:val="20"/>
        </w:rPr>
        <w:t>J. Ilm. Mandala Educ.</w:t>
      </w:r>
      <w:r w:rsidRPr="00470E67">
        <w:rPr>
          <w:noProof/>
          <w:sz w:val="20"/>
        </w:rPr>
        <w:t>, vol. 8, no. 2, 2022, doi: 10.58258/jime.v8i2.3048.</w:t>
      </w:r>
    </w:p>
    <w:p w14:paraId="68D4703C" w14:textId="44DCB442" w:rsidR="004B3150" w:rsidRDefault="00527767" w:rsidP="00D6271B">
      <w:pPr>
        <w:autoSpaceDE w:val="0"/>
        <w:autoSpaceDN w:val="0"/>
        <w:adjustRightInd w:val="0"/>
        <w:ind w:left="709" w:hanging="709"/>
        <w:jc w:val="both"/>
        <w:rPr>
          <w:rFonts w:eastAsiaTheme="minorHAnsi"/>
          <w:i/>
          <w:iCs/>
          <w:sz w:val="20"/>
          <w:szCs w:val="20"/>
          <w:lang w:val="en-US"/>
        </w:rPr>
      </w:pPr>
      <w:r w:rsidRPr="006C288E">
        <w:rPr>
          <w:rFonts w:eastAsiaTheme="minorHAnsi"/>
          <w:i/>
          <w:iCs/>
          <w:sz w:val="20"/>
          <w:szCs w:val="20"/>
          <w:lang w:val="en-US"/>
        </w:rPr>
        <w:fldChar w:fldCharType="end"/>
      </w:r>
      <w:bookmarkEnd w:id="9"/>
    </w:p>
    <w:p w14:paraId="73C1AA30" w14:textId="77777777" w:rsidR="00D6271B" w:rsidRDefault="00D6271B" w:rsidP="006C288E">
      <w:pPr>
        <w:autoSpaceDE w:val="0"/>
        <w:autoSpaceDN w:val="0"/>
        <w:adjustRightInd w:val="0"/>
        <w:ind w:left="709" w:hanging="709"/>
        <w:jc w:val="both"/>
        <w:rPr>
          <w:rFonts w:eastAsiaTheme="minorHAnsi"/>
          <w:i/>
          <w:iCs/>
          <w:sz w:val="20"/>
          <w:szCs w:val="20"/>
          <w:lang w:val="en-US"/>
        </w:rPr>
      </w:pPr>
    </w:p>
    <w:p w14:paraId="67AAFBF5"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2590D4FA"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40472EAC"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05D64AA3"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08FA1401"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7CDE1418"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6EB5E396"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52E8EFE5"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4D480E84"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6061AE20"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1E61E91A"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2D385E5E"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66890068"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30E181D4"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563E7902"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35B51725"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7F45C2F9"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3255D72C"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222C919F"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22DB440D"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50CE5E8B"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180DE0B3"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67720393"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1C00025C"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476742BC"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5F7812CB"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1C75D030"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6EC07E20"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69B396C5"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29ABFB3B"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45D1BCFB"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1A4BCC04" w14:textId="77777777" w:rsidR="00D6271B" w:rsidRDefault="00D6271B" w:rsidP="006C288E">
      <w:pPr>
        <w:autoSpaceDE w:val="0"/>
        <w:autoSpaceDN w:val="0"/>
        <w:adjustRightInd w:val="0"/>
        <w:ind w:left="709" w:hanging="709"/>
        <w:jc w:val="both"/>
        <w:rPr>
          <w:rFonts w:eastAsiaTheme="minorHAnsi"/>
          <w:iCs/>
          <w:sz w:val="20"/>
          <w:szCs w:val="20"/>
          <w:lang w:val="en-US"/>
        </w:rPr>
      </w:pPr>
    </w:p>
    <w:p w14:paraId="3AC7BD77" w14:textId="1BBC530D" w:rsidR="00D6271B" w:rsidRPr="00D6271B" w:rsidRDefault="00D6271B" w:rsidP="006C288E">
      <w:pPr>
        <w:autoSpaceDE w:val="0"/>
        <w:autoSpaceDN w:val="0"/>
        <w:adjustRightInd w:val="0"/>
        <w:ind w:left="709" w:hanging="709"/>
        <w:jc w:val="both"/>
        <w:rPr>
          <w:rFonts w:eastAsiaTheme="minorHAnsi"/>
          <w:iCs/>
          <w:sz w:val="20"/>
          <w:szCs w:val="20"/>
          <w:lang w:val="en-US"/>
        </w:rPr>
      </w:pPr>
      <w:r>
        <w:rPr>
          <w:rFonts w:eastAsiaTheme="minorHAnsi"/>
          <w:iCs/>
          <w:sz w:val="20"/>
          <w:szCs w:val="20"/>
          <w:lang w:val="en-US"/>
        </w:rPr>
        <w:t>29</w:t>
      </w:r>
    </w:p>
    <w:sectPr w:rsidR="00D6271B" w:rsidRPr="00D6271B" w:rsidSect="00791CB0">
      <w:type w:val="continuous"/>
      <w:pgSz w:w="11907" w:h="16840" w:code="9"/>
      <w:pgMar w:top="2268" w:right="1418" w:bottom="1531"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42BBB2" w14:textId="77777777" w:rsidR="00DE4BB1" w:rsidRDefault="00DE4BB1">
      <w:r>
        <w:separator/>
      </w:r>
    </w:p>
  </w:endnote>
  <w:endnote w:type="continuationSeparator" w:id="0">
    <w:p w14:paraId="703200BC" w14:textId="77777777" w:rsidR="00DE4BB1" w:rsidRDefault="00DE4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6532000"/>
      <w:docPartObj>
        <w:docPartGallery w:val="Page Numbers (Bottom of Page)"/>
        <w:docPartUnique/>
      </w:docPartObj>
    </w:sdtPr>
    <w:sdtEndPr>
      <w:rPr>
        <w:rStyle w:val="PageNumber"/>
      </w:rPr>
    </w:sdtEndPr>
    <w:sdtContent>
      <w:p w14:paraId="7FFF9FD6" w14:textId="51F161E7" w:rsidR="009A3C6C" w:rsidRDefault="009A3C6C" w:rsidP="0061248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527767">
          <w:rPr>
            <w:rStyle w:val="PageNumber"/>
            <w:noProof/>
          </w:rPr>
          <w:t>1</w:t>
        </w:r>
        <w:r>
          <w:rPr>
            <w:rStyle w:val="PageNumber"/>
          </w:rPr>
          <w:fldChar w:fldCharType="end"/>
        </w:r>
      </w:p>
    </w:sdtContent>
  </w:sdt>
  <w:p w14:paraId="0CA3C523" w14:textId="24EDB176" w:rsidR="009A3C6C" w:rsidRDefault="00195FD3" w:rsidP="005C0EBE">
    <w:pPr>
      <w:pStyle w:val="BodyText"/>
      <w:spacing w:line="14" w:lineRule="auto"/>
      <w:ind w:right="360"/>
      <w:rPr>
        <w:sz w:val="20"/>
      </w:rPr>
    </w:pPr>
    <w:r>
      <w:rPr>
        <w:noProof/>
        <w:lang w:val="en-US" w:eastAsia="en-US"/>
      </w:rPr>
      <mc:AlternateContent>
        <mc:Choice Requires="wpg">
          <w:drawing>
            <wp:anchor distT="0" distB="0" distL="114300" distR="114300" simplePos="0" relativeHeight="251659264" behindDoc="1" locked="0" layoutInCell="1" allowOverlap="1" wp14:anchorId="4AE80FB9" wp14:editId="3A45DAF5">
              <wp:simplePos x="0" y="0"/>
              <wp:positionH relativeFrom="page">
                <wp:posOffset>7292975</wp:posOffset>
              </wp:positionH>
              <wp:positionV relativeFrom="page">
                <wp:posOffset>9639935</wp:posOffset>
              </wp:positionV>
              <wp:extent cx="144780" cy="129540"/>
              <wp:effectExtent l="15875" t="19685" r="10795" b="12700"/>
              <wp:wrapNone/>
              <wp:docPr id="78" name="Group 7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44780" cy="129540"/>
                        <a:chOff x="11485" y="15181"/>
                        <a:chExt cx="228" cy="204"/>
                      </a:xfrm>
                    </wpg:grpSpPr>
                    <wps:wsp>
                      <wps:cNvPr id="79" name="AutoShape 2571"/>
                      <wps:cNvSpPr>
                        <a:spLocks noChangeAspect="1" noChangeArrowheads="1"/>
                      </wps:cNvSpPr>
                      <wps:spPr bwMode="auto">
                        <a:xfrm>
                          <a:off x="11486" y="15182"/>
                          <a:ext cx="226" cy="202"/>
                        </a:xfrm>
                        <a:custGeom>
                          <a:avLst/>
                          <a:gdLst>
                            <a:gd name="T0" fmla="*/ 65 w 226"/>
                            <a:gd name="T1" fmla="*/ 15185 h 202"/>
                            <a:gd name="T2" fmla="*/ 41 w 226"/>
                            <a:gd name="T3" fmla="*/ 15194 h 202"/>
                            <a:gd name="T4" fmla="*/ 32 w 226"/>
                            <a:gd name="T5" fmla="*/ 15199 h 202"/>
                            <a:gd name="T6" fmla="*/ 24 w 226"/>
                            <a:gd name="T7" fmla="*/ 15209 h 202"/>
                            <a:gd name="T8" fmla="*/ 15 w 226"/>
                            <a:gd name="T9" fmla="*/ 15221 h 202"/>
                            <a:gd name="T10" fmla="*/ 8 w 226"/>
                            <a:gd name="T11" fmla="*/ 15238 h 202"/>
                            <a:gd name="T12" fmla="*/ 3 w 226"/>
                            <a:gd name="T13" fmla="*/ 15257 h 202"/>
                            <a:gd name="T14" fmla="*/ 0 w 226"/>
                            <a:gd name="T15" fmla="*/ 15276 h 202"/>
                            <a:gd name="T16" fmla="*/ 3 w 226"/>
                            <a:gd name="T17" fmla="*/ 15300 h 202"/>
                            <a:gd name="T18" fmla="*/ 8 w 226"/>
                            <a:gd name="T19" fmla="*/ 15319 h 202"/>
                            <a:gd name="T20" fmla="*/ 17 w 226"/>
                            <a:gd name="T21" fmla="*/ 15338 h 202"/>
                            <a:gd name="T22" fmla="*/ 32 w 226"/>
                            <a:gd name="T23" fmla="*/ 15355 h 202"/>
                            <a:gd name="T24" fmla="*/ 48 w 226"/>
                            <a:gd name="T25" fmla="*/ 15367 h 202"/>
                            <a:gd name="T26" fmla="*/ 68 w 226"/>
                            <a:gd name="T27" fmla="*/ 15377 h 202"/>
                            <a:gd name="T28" fmla="*/ 89 w 226"/>
                            <a:gd name="T29" fmla="*/ 15382 h 202"/>
                            <a:gd name="T30" fmla="*/ 116 w 226"/>
                            <a:gd name="T31" fmla="*/ 15384 h 202"/>
                            <a:gd name="T32" fmla="*/ 140 w 226"/>
                            <a:gd name="T33" fmla="*/ 15382 h 202"/>
                            <a:gd name="T34" fmla="*/ 161 w 226"/>
                            <a:gd name="T35" fmla="*/ 15377 h 202"/>
                            <a:gd name="T36" fmla="*/ 180 w 226"/>
                            <a:gd name="T37" fmla="*/ 15367 h 202"/>
                            <a:gd name="T38" fmla="*/ 197 w 226"/>
                            <a:gd name="T39" fmla="*/ 15355 h 202"/>
                            <a:gd name="T40" fmla="*/ 209 w 226"/>
                            <a:gd name="T41" fmla="*/ 15338 h 202"/>
                            <a:gd name="T42" fmla="*/ 211 w 226"/>
                            <a:gd name="T43" fmla="*/ 15336 h 202"/>
                            <a:gd name="T44" fmla="*/ 94 w 226"/>
                            <a:gd name="T45" fmla="*/ 15336 h 202"/>
                            <a:gd name="T46" fmla="*/ 80 w 226"/>
                            <a:gd name="T47" fmla="*/ 15334 h 202"/>
                            <a:gd name="T48" fmla="*/ 56 w 226"/>
                            <a:gd name="T49" fmla="*/ 15322 h 202"/>
                            <a:gd name="T50" fmla="*/ 48 w 226"/>
                            <a:gd name="T51" fmla="*/ 15312 h 202"/>
                            <a:gd name="T52" fmla="*/ 44 w 226"/>
                            <a:gd name="T53" fmla="*/ 15302 h 202"/>
                            <a:gd name="T54" fmla="*/ 39 w 226"/>
                            <a:gd name="T55" fmla="*/ 15290 h 202"/>
                            <a:gd name="T56" fmla="*/ 39 w 226"/>
                            <a:gd name="T57" fmla="*/ 15269 h 202"/>
                            <a:gd name="T58" fmla="*/ 44 w 226"/>
                            <a:gd name="T59" fmla="*/ 15254 h 202"/>
                            <a:gd name="T60" fmla="*/ 48 w 226"/>
                            <a:gd name="T61" fmla="*/ 15247 h 202"/>
                            <a:gd name="T62" fmla="*/ 53 w 226"/>
                            <a:gd name="T63" fmla="*/ 15242 h 202"/>
                            <a:gd name="T64" fmla="*/ 68 w 226"/>
                            <a:gd name="T65" fmla="*/ 15233 h 202"/>
                            <a:gd name="T66" fmla="*/ 75 w 226"/>
                            <a:gd name="T67" fmla="*/ 15230 h 202"/>
                            <a:gd name="T68" fmla="*/ 65 w 226"/>
                            <a:gd name="T69" fmla="*/ 15185 h 202"/>
                            <a:gd name="T70" fmla="*/ 156 w 226"/>
                            <a:gd name="T71" fmla="*/ 15182 h 202"/>
                            <a:gd name="T72" fmla="*/ 142 w 226"/>
                            <a:gd name="T73" fmla="*/ 15228 h 202"/>
                            <a:gd name="T74" fmla="*/ 154 w 226"/>
                            <a:gd name="T75" fmla="*/ 15233 h 202"/>
                            <a:gd name="T76" fmla="*/ 164 w 226"/>
                            <a:gd name="T77" fmla="*/ 15235 h 202"/>
                            <a:gd name="T78" fmla="*/ 171 w 226"/>
                            <a:gd name="T79" fmla="*/ 15242 h 202"/>
                            <a:gd name="T80" fmla="*/ 178 w 226"/>
                            <a:gd name="T81" fmla="*/ 15247 h 202"/>
                            <a:gd name="T82" fmla="*/ 183 w 226"/>
                            <a:gd name="T83" fmla="*/ 15254 h 202"/>
                            <a:gd name="T84" fmla="*/ 185 w 226"/>
                            <a:gd name="T85" fmla="*/ 15262 h 202"/>
                            <a:gd name="T86" fmla="*/ 188 w 226"/>
                            <a:gd name="T87" fmla="*/ 15271 h 202"/>
                            <a:gd name="T88" fmla="*/ 188 w 226"/>
                            <a:gd name="T89" fmla="*/ 15293 h 202"/>
                            <a:gd name="T90" fmla="*/ 185 w 226"/>
                            <a:gd name="T91" fmla="*/ 15302 h 202"/>
                            <a:gd name="T92" fmla="*/ 171 w 226"/>
                            <a:gd name="T93" fmla="*/ 15322 h 202"/>
                            <a:gd name="T94" fmla="*/ 147 w 226"/>
                            <a:gd name="T95" fmla="*/ 15334 h 202"/>
                            <a:gd name="T96" fmla="*/ 132 w 226"/>
                            <a:gd name="T97" fmla="*/ 15336 h 202"/>
                            <a:gd name="T98" fmla="*/ 211 w 226"/>
                            <a:gd name="T99" fmla="*/ 15336 h 202"/>
                            <a:gd name="T100" fmla="*/ 219 w 226"/>
                            <a:gd name="T101" fmla="*/ 15322 h 202"/>
                            <a:gd name="T102" fmla="*/ 224 w 226"/>
                            <a:gd name="T103" fmla="*/ 15302 h 202"/>
                            <a:gd name="T104" fmla="*/ 226 w 226"/>
                            <a:gd name="T105" fmla="*/ 15278 h 202"/>
                            <a:gd name="T106" fmla="*/ 221 w 226"/>
                            <a:gd name="T107" fmla="*/ 15245 h 202"/>
                            <a:gd name="T108" fmla="*/ 216 w 226"/>
                            <a:gd name="T109" fmla="*/ 15230 h 202"/>
                            <a:gd name="T110" fmla="*/ 209 w 226"/>
                            <a:gd name="T111" fmla="*/ 15218 h 202"/>
                            <a:gd name="T112" fmla="*/ 200 w 226"/>
                            <a:gd name="T113" fmla="*/ 15206 h 202"/>
                            <a:gd name="T114" fmla="*/ 188 w 226"/>
                            <a:gd name="T115" fmla="*/ 15197 h 202"/>
                            <a:gd name="T116" fmla="*/ 173 w 226"/>
                            <a:gd name="T117" fmla="*/ 15190 h 202"/>
                            <a:gd name="T118" fmla="*/ 156 w 226"/>
                            <a:gd name="T119" fmla="*/ 15182 h 202"/>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0" t="0" r="r" b="b"/>
                          <a:pathLst>
                            <a:path w="226" h="202">
                              <a:moveTo>
                                <a:pt x="65" y="3"/>
                              </a:moveTo>
                              <a:lnTo>
                                <a:pt x="41" y="12"/>
                              </a:lnTo>
                              <a:lnTo>
                                <a:pt x="32" y="17"/>
                              </a:lnTo>
                              <a:lnTo>
                                <a:pt x="24" y="27"/>
                              </a:lnTo>
                              <a:lnTo>
                                <a:pt x="15" y="39"/>
                              </a:lnTo>
                              <a:lnTo>
                                <a:pt x="8" y="56"/>
                              </a:lnTo>
                              <a:lnTo>
                                <a:pt x="3" y="75"/>
                              </a:lnTo>
                              <a:lnTo>
                                <a:pt x="0" y="94"/>
                              </a:lnTo>
                              <a:lnTo>
                                <a:pt x="3" y="118"/>
                              </a:lnTo>
                              <a:lnTo>
                                <a:pt x="8" y="137"/>
                              </a:lnTo>
                              <a:lnTo>
                                <a:pt x="17" y="156"/>
                              </a:lnTo>
                              <a:lnTo>
                                <a:pt x="32" y="173"/>
                              </a:lnTo>
                              <a:lnTo>
                                <a:pt x="48" y="185"/>
                              </a:lnTo>
                              <a:lnTo>
                                <a:pt x="68" y="195"/>
                              </a:lnTo>
                              <a:lnTo>
                                <a:pt x="89" y="200"/>
                              </a:lnTo>
                              <a:lnTo>
                                <a:pt x="116" y="202"/>
                              </a:lnTo>
                              <a:lnTo>
                                <a:pt x="140" y="200"/>
                              </a:lnTo>
                              <a:lnTo>
                                <a:pt x="161" y="195"/>
                              </a:lnTo>
                              <a:lnTo>
                                <a:pt x="180" y="185"/>
                              </a:lnTo>
                              <a:lnTo>
                                <a:pt x="197" y="173"/>
                              </a:lnTo>
                              <a:lnTo>
                                <a:pt x="209" y="156"/>
                              </a:lnTo>
                              <a:lnTo>
                                <a:pt x="211" y="154"/>
                              </a:lnTo>
                              <a:lnTo>
                                <a:pt x="94" y="154"/>
                              </a:lnTo>
                              <a:lnTo>
                                <a:pt x="80" y="152"/>
                              </a:lnTo>
                              <a:lnTo>
                                <a:pt x="56" y="140"/>
                              </a:lnTo>
                              <a:lnTo>
                                <a:pt x="48" y="130"/>
                              </a:lnTo>
                              <a:lnTo>
                                <a:pt x="44" y="120"/>
                              </a:lnTo>
                              <a:lnTo>
                                <a:pt x="39" y="108"/>
                              </a:lnTo>
                              <a:lnTo>
                                <a:pt x="39" y="87"/>
                              </a:lnTo>
                              <a:lnTo>
                                <a:pt x="44" y="72"/>
                              </a:lnTo>
                              <a:lnTo>
                                <a:pt x="48" y="65"/>
                              </a:lnTo>
                              <a:lnTo>
                                <a:pt x="53" y="60"/>
                              </a:lnTo>
                              <a:lnTo>
                                <a:pt x="68" y="51"/>
                              </a:lnTo>
                              <a:lnTo>
                                <a:pt x="75" y="48"/>
                              </a:lnTo>
                              <a:lnTo>
                                <a:pt x="65" y="3"/>
                              </a:lnTo>
                              <a:close/>
                              <a:moveTo>
                                <a:pt x="156" y="0"/>
                              </a:moveTo>
                              <a:lnTo>
                                <a:pt x="142" y="46"/>
                              </a:lnTo>
                              <a:lnTo>
                                <a:pt x="154" y="51"/>
                              </a:lnTo>
                              <a:lnTo>
                                <a:pt x="164" y="53"/>
                              </a:lnTo>
                              <a:lnTo>
                                <a:pt x="171" y="60"/>
                              </a:lnTo>
                              <a:lnTo>
                                <a:pt x="178" y="65"/>
                              </a:lnTo>
                              <a:lnTo>
                                <a:pt x="183" y="72"/>
                              </a:lnTo>
                              <a:lnTo>
                                <a:pt x="185" y="80"/>
                              </a:lnTo>
                              <a:lnTo>
                                <a:pt x="188" y="89"/>
                              </a:lnTo>
                              <a:lnTo>
                                <a:pt x="188" y="111"/>
                              </a:lnTo>
                              <a:lnTo>
                                <a:pt x="185" y="120"/>
                              </a:lnTo>
                              <a:lnTo>
                                <a:pt x="171" y="140"/>
                              </a:lnTo>
                              <a:lnTo>
                                <a:pt x="147" y="152"/>
                              </a:lnTo>
                              <a:lnTo>
                                <a:pt x="132" y="154"/>
                              </a:lnTo>
                              <a:lnTo>
                                <a:pt x="211" y="154"/>
                              </a:lnTo>
                              <a:lnTo>
                                <a:pt x="219" y="140"/>
                              </a:lnTo>
                              <a:lnTo>
                                <a:pt x="224" y="120"/>
                              </a:lnTo>
                              <a:lnTo>
                                <a:pt x="226" y="96"/>
                              </a:lnTo>
                              <a:lnTo>
                                <a:pt x="221" y="63"/>
                              </a:lnTo>
                              <a:lnTo>
                                <a:pt x="216" y="48"/>
                              </a:lnTo>
                              <a:lnTo>
                                <a:pt x="209" y="36"/>
                              </a:lnTo>
                              <a:lnTo>
                                <a:pt x="200" y="24"/>
                              </a:lnTo>
                              <a:lnTo>
                                <a:pt x="188" y="15"/>
                              </a:lnTo>
                              <a:lnTo>
                                <a:pt x="173" y="8"/>
                              </a:lnTo>
                              <a:lnTo>
                                <a:pt x="156"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2570"/>
                      <wps:cNvSpPr>
                        <a:spLocks noChangeAspect="1" noChangeArrowheads="1"/>
                      </wps:cNvSpPr>
                      <wps:spPr bwMode="auto">
                        <a:xfrm>
                          <a:off x="11486" y="15182"/>
                          <a:ext cx="226" cy="202"/>
                        </a:xfrm>
                        <a:custGeom>
                          <a:avLst/>
                          <a:gdLst>
                            <a:gd name="T0" fmla="*/ 142 w 226"/>
                            <a:gd name="T1" fmla="*/ 15228 h 202"/>
                            <a:gd name="T2" fmla="*/ 156 w 226"/>
                            <a:gd name="T3" fmla="*/ 15182 h 202"/>
                            <a:gd name="T4" fmla="*/ 173 w 226"/>
                            <a:gd name="T5" fmla="*/ 15190 h 202"/>
                            <a:gd name="T6" fmla="*/ 188 w 226"/>
                            <a:gd name="T7" fmla="*/ 15197 h 202"/>
                            <a:gd name="T8" fmla="*/ 224 w 226"/>
                            <a:gd name="T9" fmla="*/ 15262 h 202"/>
                            <a:gd name="T10" fmla="*/ 226 w 226"/>
                            <a:gd name="T11" fmla="*/ 15278 h 202"/>
                            <a:gd name="T12" fmla="*/ 209 w 226"/>
                            <a:gd name="T13" fmla="*/ 15338 h 202"/>
                            <a:gd name="T14" fmla="*/ 161 w 226"/>
                            <a:gd name="T15" fmla="*/ 15377 h 202"/>
                            <a:gd name="T16" fmla="*/ 116 w 226"/>
                            <a:gd name="T17" fmla="*/ 15384 h 202"/>
                            <a:gd name="T18" fmla="*/ 89 w 226"/>
                            <a:gd name="T19" fmla="*/ 15382 h 202"/>
                            <a:gd name="T20" fmla="*/ 32 w 226"/>
                            <a:gd name="T21" fmla="*/ 15355 h 202"/>
                            <a:gd name="T22" fmla="*/ 3 w 226"/>
                            <a:gd name="T23" fmla="*/ 15300 h 202"/>
                            <a:gd name="T24" fmla="*/ 0 w 226"/>
                            <a:gd name="T25" fmla="*/ 15276 h 202"/>
                            <a:gd name="T26" fmla="*/ 3 w 226"/>
                            <a:gd name="T27" fmla="*/ 15257 h 202"/>
                            <a:gd name="T28" fmla="*/ 8 w 226"/>
                            <a:gd name="T29" fmla="*/ 15238 h 202"/>
                            <a:gd name="T30" fmla="*/ 15 w 226"/>
                            <a:gd name="T31" fmla="*/ 15221 h 202"/>
                            <a:gd name="T32" fmla="*/ 24 w 226"/>
                            <a:gd name="T33" fmla="*/ 15209 h 202"/>
                            <a:gd name="T34" fmla="*/ 32 w 226"/>
                            <a:gd name="T35" fmla="*/ 15199 h 202"/>
                            <a:gd name="T36" fmla="*/ 41 w 226"/>
                            <a:gd name="T37" fmla="*/ 15194 h 202"/>
                            <a:gd name="T38" fmla="*/ 53 w 226"/>
                            <a:gd name="T39" fmla="*/ 15190 h 202"/>
                            <a:gd name="T40" fmla="*/ 65 w 226"/>
                            <a:gd name="T41" fmla="*/ 15185 h 202"/>
                            <a:gd name="T42" fmla="*/ 75 w 226"/>
                            <a:gd name="T43" fmla="*/ 15230 h 202"/>
                            <a:gd name="T44" fmla="*/ 68 w 226"/>
                            <a:gd name="T45" fmla="*/ 15233 h 202"/>
                            <a:gd name="T46" fmla="*/ 60 w 226"/>
                            <a:gd name="T47" fmla="*/ 15238 h 202"/>
                            <a:gd name="T48" fmla="*/ 39 w 226"/>
                            <a:gd name="T49" fmla="*/ 15269 h 202"/>
                            <a:gd name="T50" fmla="*/ 39 w 226"/>
                            <a:gd name="T51" fmla="*/ 15278 h 202"/>
                            <a:gd name="T52" fmla="*/ 39 w 226"/>
                            <a:gd name="T53" fmla="*/ 15290 h 202"/>
                            <a:gd name="T54" fmla="*/ 94 w 226"/>
                            <a:gd name="T55" fmla="*/ 15336 h 202"/>
                            <a:gd name="T56" fmla="*/ 113 w 226"/>
                            <a:gd name="T57" fmla="*/ 15336 h 202"/>
                            <a:gd name="T58" fmla="*/ 132 w 226"/>
                            <a:gd name="T59" fmla="*/ 15336 h 202"/>
                            <a:gd name="T60" fmla="*/ 185 w 226"/>
                            <a:gd name="T61" fmla="*/ 15302 h 202"/>
                            <a:gd name="T62" fmla="*/ 188 w 226"/>
                            <a:gd name="T63" fmla="*/ 15293 h 202"/>
                            <a:gd name="T64" fmla="*/ 188 w 226"/>
                            <a:gd name="T65" fmla="*/ 15281 h 202"/>
                            <a:gd name="T66" fmla="*/ 188 w 226"/>
                            <a:gd name="T67" fmla="*/ 15271 h 202"/>
                            <a:gd name="T68" fmla="*/ 185 w 226"/>
                            <a:gd name="T69" fmla="*/ 15262 h 202"/>
                            <a:gd name="T70" fmla="*/ 183 w 226"/>
                            <a:gd name="T71" fmla="*/ 15254 h 202"/>
                            <a:gd name="T72" fmla="*/ 178 w 226"/>
                            <a:gd name="T73" fmla="*/ 15247 h 202"/>
                            <a:gd name="T74" fmla="*/ 171 w 226"/>
                            <a:gd name="T75" fmla="*/ 15242 h 202"/>
                            <a:gd name="T76" fmla="*/ 164 w 226"/>
                            <a:gd name="T77" fmla="*/ 15235 h 202"/>
                            <a:gd name="T78" fmla="*/ 154 w 226"/>
                            <a:gd name="T79" fmla="*/ 15233 h 202"/>
                            <a:gd name="T80" fmla="*/ 142 w 226"/>
                            <a:gd name="T81" fmla="*/ 15228 h 202"/>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Lst>
                          <a:ahLst/>
                          <a:cxnLst>
                            <a:cxn ang="T82">
                              <a:pos x="T0" y="T1"/>
                            </a:cxn>
                            <a:cxn ang="T83">
                              <a:pos x="T2" y="T3"/>
                            </a:cxn>
                            <a:cxn ang="T84">
                              <a:pos x="T4" y="T5"/>
                            </a:cxn>
                            <a:cxn ang="T85">
                              <a:pos x="T6" y="T7"/>
                            </a:cxn>
                            <a:cxn ang="T86">
                              <a:pos x="T8" y="T9"/>
                            </a:cxn>
                            <a:cxn ang="T87">
                              <a:pos x="T10" y="T11"/>
                            </a:cxn>
                            <a:cxn ang="T88">
                              <a:pos x="T12" y="T13"/>
                            </a:cxn>
                            <a:cxn ang="T89">
                              <a:pos x="T14" y="T15"/>
                            </a:cxn>
                            <a:cxn ang="T90">
                              <a:pos x="T16" y="T17"/>
                            </a:cxn>
                            <a:cxn ang="T91">
                              <a:pos x="T18" y="T19"/>
                            </a:cxn>
                            <a:cxn ang="T92">
                              <a:pos x="T20" y="T21"/>
                            </a:cxn>
                            <a:cxn ang="T93">
                              <a:pos x="T22" y="T23"/>
                            </a:cxn>
                            <a:cxn ang="T94">
                              <a:pos x="T24" y="T25"/>
                            </a:cxn>
                            <a:cxn ang="T95">
                              <a:pos x="T26" y="T27"/>
                            </a:cxn>
                            <a:cxn ang="T96">
                              <a:pos x="T28" y="T29"/>
                            </a:cxn>
                            <a:cxn ang="T97">
                              <a:pos x="T30" y="T31"/>
                            </a:cxn>
                            <a:cxn ang="T98">
                              <a:pos x="T32" y="T33"/>
                            </a:cxn>
                            <a:cxn ang="T99">
                              <a:pos x="T34" y="T35"/>
                            </a:cxn>
                            <a:cxn ang="T100">
                              <a:pos x="T36" y="T37"/>
                            </a:cxn>
                            <a:cxn ang="T101">
                              <a:pos x="T38" y="T39"/>
                            </a:cxn>
                            <a:cxn ang="T102">
                              <a:pos x="T40" y="T41"/>
                            </a:cxn>
                            <a:cxn ang="T103">
                              <a:pos x="T42" y="T43"/>
                            </a:cxn>
                            <a:cxn ang="T104">
                              <a:pos x="T44" y="T45"/>
                            </a:cxn>
                            <a:cxn ang="T105">
                              <a:pos x="T46" y="T47"/>
                            </a:cxn>
                            <a:cxn ang="T106">
                              <a:pos x="T48" y="T49"/>
                            </a:cxn>
                            <a:cxn ang="T107">
                              <a:pos x="T50" y="T51"/>
                            </a:cxn>
                            <a:cxn ang="T108">
                              <a:pos x="T52" y="T53"/>
                            </a:cxn>
                            <a:cxn ang="T109">
                              <a:pos x="T54" y="T55"/>
                            </a:cxn>
                            <a:cxn ang="T110">
                              <a:pos x="T56" y="T57"/>
                            </a:cxn>
                            <a:cxn ang="T111">
                              <a:pos x="T58" y="T59"/>
                            </a:cxn>
                            <a:cxn ang="T112">
                              <a:pos x="T60" y="T61"/>
                            </a:cxn>
                            <a:cxn ang="T113">
                              <a:pos x="T62" y="T63"/>
                            </a:cxn>
                            <a:cxn ang="T114">
                              <a:pos x="T64" y="T65"/>
                            </a:cxn>
                            <a:cxn ang="T115">
                              <a:pos x="T66" y="T67"/>
                            </a:cxn>
                            <a:cxn ang="T116">
                              <a:pos x="T68" y="T69"/>
                            </a:cxn>
                            <a:cxn ang="T117">
                              <a:pos x="T70" y="T71"/>
                            </a:cxn>
                            <a:cxn ang="T118">
                              <a:pos x="T72" y="T73"/>
                            </a:cxn>
                            <a:cxn ang="T119">
                              <a:pos x="T74" y="T75"/>
                            </a:cxn>
                            <a:cxn ang="T120">
                              <a:pos x="T76" y="T77"/>
                            </a:cxn>
                            <a:cxn ang="T121">
                              <a:pos x="T78" y="T79"/>
                            </a:cxn>
                            <a:cxn ang="T122">
                              <a:pos x="T80" y="T81"/>
                            </a:cxn>
                          </a:cxnLst>
                          <a:rect l="0" t="0" r="r" b="b"/>
                          <a:pathLst>
                            <a:path w="226" h="202">
                              <a:moveTo>
                                <a:pt x="142" y="46"/>
                              </a:moveTo>
                              <a:lnTo>
                                <a:pt x="156" y="0"/>
                              </a:lnTo>
                              <a:lnTo>
                                <a:pt x="173" y="8"/>
                              </a:lnTo>
                              <a:lnTo>
                                <a:pt x="188" y="15"/>
                              </a:lnTo>
                              <a:lnTo>
                                <a:pt x="224" y="80"/>
                              </a:lnTo>
                              <a:lnTo>
                                <a:pt x="226" y="96"/>
                              </a:lnTo>
                              <a:lnTo>
                                <a:pt x="209" y="156"/>
                              </a:lnTo>
                              <a:lnTo>
                                <a:pt x="161" y="195"/>
                              </a:lnTo>
                              <a:lnTo>
                                <a:pt x="116" y="202"/>
                              </a:lnTo>
                              <a:lnTo>
                                <a:pt x="89" y="200"/>
                              </a:lnTo>
                              <a:lnTo>
                                <a:pt x="32" y="173"/>
                              </a:lnTo>
                              <a:lnTo>
                                <a:pt x="3" y="118"/>
                              </a:lnTo>
                              <a:lnTo>
                                <a:pt x="0" y="94"/>
                              </a:lnTo>
                              <a:lnTo>
                                <a:pt x="3" y="75"/>
                              </a:lnTo>
                              <a:lnTo>
                                <a:pt x="8" y="56"/>
                              </a:lnTo>
                              <a:lnTo>
                                <a:pt x="15" y="39"/>
                              </a:lnTo>
                              <a:lnTo>
                                <a:pt x="24" y="27"/>
                              </a:lnTo>
                              <a:lnTo>
                                <a:pt x="32" y="17"/>
                              </a:lnTo>
                              <a:lnTo>
                                <a:pt x="41" y="12"/>
                              </a:lnTo>
                              <a:lnTo>
                                <a:pt x="53" y="8"/>
                              </a:lnTo>
                              <a:lnTo>
                                <a:pt x="65" y="3"/>
                              </a:lnTo>
                              <a:lnTo>
                                <a:pt x="75" y="48"/>
                              </a:lnTo>
                              <a:lnTo>
                                <a:pt x="68" y="51"/>
                              </a:lnTo>
                              <a:lnTo>
                                <a:pt x="60" y="56"/>
                              </a:lnTo>
                              <a:lnTo>
                                <a:pt x="39" y="87"/>
                              </a:lnTo>
                              <a:lnTo>
                                <a:pt x="39" y="96"/>
                              </a:lnTo>
                              <a:lnTo>
                                <a:pt x="39" y="108"/>
                              </a:lnTo>
                              <a:lnTo>
                                <a:pt x="94" y="154"/>
                              </a:lnTo>
                              <a:lnTo>
                                <a:pt x="113" y="154"/>
                              </a:lnTo>
                              <a:lnTo>
                                <a:pt x="132" y="154"/>
                              </a:lnTo>
                              <a:lnTo>
                                <a:pt x="185" y="120"/>
                              </a:lnTo>
                              <a:lnTo>
                                <a:pt x="188" y="111"/>
                              </a:lnTo>
                              <a:lnTo>
                                <a:pt x="188" y="99"/>
                              </a:lnTo>
                              <a:lnTo>
                                <a:pt x="188" y="89"/>
                              </a:lnTo>
                              <a:lnTo>
                                <a:pt x="185" y="80"/>
                              </a:lnTo>
                              <a:lnTo>
                                <a:pt x="183" y="72"/>
                              </a:lnTo>
                              <a:lnTo>
                                <a:pt x="178" y="65"/>
                              </a:lnTo>
                              <a:lnTo>
                                <a:pt x="171" y="60"/>
                              </a:lnTo>
                              <a:lnTo>
                                <a:pt x="164" y="53"/>
                              </a:lnTo>
                              <a:lnTo>
                                <a:pt x="154" y="51"/>
                              </a:lnTo>
                              <a:lnTo>
                                <a:pt x="142" y="46"/>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8F95959" id="Group 78" o:spid="_x0000_s1026" style="position:absolute;margin-left:574.25pt;margin-top:759.05pt;width:11.4pt;height:10.2pt;z-index:-251657216;mso-position-horizontal-relative:page;mso-position-vertical-relative:page" coordorigin="11485,15181" coordsize="228,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">
              <o:lock v:ext="edit" aspectratio="t"/>
              <v:shape id="AutoShape 2571" o:spid="_x0000_s1027" style="position:absolute;left:11486;top:15182;width:226;height:202;visibility:visible;mso-wrap-style:square;v-text-anchor:top" coordsize="226,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" path="m65,3l41,12r-9,5l24,27,15,39,8,56,3,75,,94r3,24l8,137r9,19l32,173r16,12l68,195r21,5l116,202r24,-2l161,195r19,-10l197,173r12,-17l211,154r-117,l80,152,56,140,48,130,44,120,39,108r,-21l44,72r4,-7l53,60,68,51r7,-3l65,3xm156,l142,46r12,5l164,53r7,7l178,65r5,7l185,80r3,9l188,111r-3,9l171,140r-24,12l132,154r79,l219,140r5,-20l226,96,221,63,216,48,209,36,200,24,188,15,173,8,156,xe" fillcolor="#f48534" stroked="f">
                <v:fill opacity="26214f"/>
                <v:path o:connecttype="custom" o:connectlocs="65,15185;41,15194;32,15199;24,15209;15,15221;8,15238;3,15257;0,15276;3,15300;8,15319;17,15338;32,15355;48,15367;68,15377;89,15382;116,15384;140,15382;161,15377;180,15367;197,15355;209,15338;211,15336;94,15336;80,15334;56,15322;48,15312;44,15302;39,15290;39,15269;44,15254;48,15247;53,15242;68,15233;75,15230;65,15185;156,15182;142,15228;154,15233;164,15235;171,15242;178,15247;183,15254;185,15262;188,15271;188,15293;185,15302;171,15322;147,15334;132,15336;211,15336;219,15322;224,15302;226,15278;221,15245;216,15230;209,15218;200,15206;188,15197;173,15190;156,15182" o:connectangles="0,0,0,0,0,0,0,0,0,0,0,0,0,0,0,0,0,0,0,0,0,0,0,0,0,0,0,0,0,0,0,0,0,0,0,0,0,0,0,0,0,0,0,0,0,0,0,0,0,0,0,0,0,0,0,0,0,0,0,0"/>
                <o:lock v:ext="edit" aspectratio="t"/>
              </v:shape>
              <v:shape id="Freeform 2570" o:spid="_x0000_s1028" style="position:absolute;left:11486;top:15182;width:226;height:202;visibility:visible;mso-wrap-style:square;v-text-anchor:top" coordsize="226,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" path="m142,46l156,r17,8l188,15r36,65l226,96r-17,60l161,195r-45,7l89,200,32,173,3,118,,94,3,75,8,56,15,39,24,27,32,17r9,-5l53,8,65,3,75,48r-7,3l60,56,39,87r,9l39,108r55,46l113,154r19,l185,120r3,-9l188,99r,-10l185,80r-2,-8l178,65r-7,-5l164,53,154,51,142,46e" filled="f" strokecolor="#f48534" strokeweight=".12pt">
                <v:path o:connecttype="custom" o:connectlocs="142,15228;156,15182;173,15190;188,15197;224,15262;226,15278;209,15338;161,15377;116,15384;89,15382;32,15355;3,15300;0,15276;3,15257;8,15238;15,15221;24,15209;32,15199;41,15194;53,15190;65,15185;75,15230;68,15233;60,15238;39,15269;39,15278;39,15290;94,15336;113,15336;132,15336;185,15302;188,15293;188,15281;188,15271;185,15262;183,15254;178,15247;171,15242;164,15235;154,15233;142,15228" o:connectangles="0,0,0,0,0,0,0,0,0,0,0,0,0,0,0,0,0,0,0,0,0,0,0,0,0,0,0,0,0,0,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0288" behindDoc="1" locked="0" layoutInCell="1" allowOverlap="1" wp14:anchorId="5132BF8F" wp14:editId="0EC39B1E">
              <wp:simplePos x="0" y="0"/>
              <wp:positionH relativeFrom="page">
                <wp:posOffset>7296150</wp:posOffset>
              </wp:positionH>
              <wp:positionV relativeFrom="page">
                <wp:posOffset>9504680</wp:posOffset>
              </wp:positionV>
              <wp:extent cx="139065" cy="113030"/>
              <wp:effectExtent l="19050" t="8255" r="22860" b="12065"/>
              <wp:wrapNone/>
              <wp:docPr id="66" name="Group 6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3030"/>
                        <a:chOff x="11490" y="14968"/>
                        <a:chExt cx="219" cy="178"/>
                      </a:xfrm>
                    </wpg:grpSpPr>
                    <wps:wsp>
                      <wps:cNvPr id="75" name="Line 2568"/>
                      <wps:cNvCnPr>
                        <a:cxnSpLocks noChangeAspect="1" noChangeArrowheads="1"/>
                      </wps:cNvCnPr>
                      <wps:spPr bwMode="auto">
                        <a:xfrm>
                          <a:off x="11491" y="15120"/>
                          <a:ext cx="216" cy="0"/>
                        </a:xfrm>
                        <a:prstGeom prst="line">
                          <a:avLst/>
                        </a:prstGeom>
                        <a:noFill/>
                        <a:ln w="30480">
                          <a:solidFill>
                            <a:srgbClr val="F48534"/>
                          </a:solidFill>
                          <a:round/>
                          <a:headEnd/>
                          <a:tailEnd/>
                        </a:ln>
                        <a:extLst>
                          <a:ext uri="{909E8E84-426E-40DD-AFC4-6F175D3DCCD1}">
                            <a14:hiddenFill xmlns:a14="http://schemas.microsoft.com/office/drawing/2010/main">
                              <a:noFill/>
                            </a14:hiddenFill>
                          </a:ext>
                        </a:extLst>
                      </wps:spPr>
                      <wps:bodyPr/>
                    </wps:wsp>
                    <wps:wsp>
                      <wps:cNvPr id="76" name="AutoShape 2567"/>
                      <wps:cNvSpPr>
                        <a:spLocks noChangeAspect="1" noChangeArrowheads="1"/>
                      </wps:cNvSpPr>
                      <wps:spPr bwMode="auto">
                        <a:xfrm>
                          <a:off x="11491" y="14968"/>
                          <a:ext cx="216" cy="128"/>
                        </a:xfrm>
                        <a:custGeom>
                          <a:avLst/>
                          <a:gdLst>
                            <a:gd name="T0" fmla="*/ 36 w 216"/>
                            <a:gd name="T1" fmla="*/ 14974 h 128"/>
                            <a:gd name="T2" fmla="*/ 0 w 216"/>
                            <a:gd name="T3" fmla="*/ 14974 h 128"/>
                            <a:gd name="T4" fmla="*/ 0 w 216"/>
                            <a:gd name="T5" fmla="*/ 15096 h 128"/>
                            <a:gd name="T6" fmla="*/ 36 w 216"/>
                            <a:gd name="T7" fmla="*/ 15096 h 128"/>
                            <a:gd name="T8" fmla="*/ 36 w 216"/>
                            <a:gd name="T9" fmla="*/ 14974 h 128"/>
                            <a:gd name="T10" fmla="*/ 123 w 216"/>
                            <a:gd name="T11" fmla="*/ 14981 h 128"/>
                            <a:gd name="T12" fmla="*/ 84 w 216"/>
                            <a:gd name="T13" fmla="*/ 14981 h 128"/>
                            <a:gd name="T14" fmla="*/ 84 w 216"/>
                            <a:gd name="T15" fmla="*/ 15096 h 128"/>
                            <a:gd name="T16" fmla="*/ 123 w 216"/>
                            <a:gd name="T17" fmla="*/ 15096 h 128"/>
                            <a:gd name="T18" fmla="*/ 123 w 216"/>
                            <a:gd name="T19" fmla="*/ 14981 h 128"/>
                            <a:gd name="T20" fmla="*/ 216 w 216"/>
                            <a:gd name="T21" fmla="*/ 14969 h 128"/>
                            <a:gd name="T22" fmla="*/ 180 w 216"/>
                            <a:gd name="T23" fmla="*/ 14969 h 128"/>
                            <a:gd name="T24" fmla="*/ 180 w 216"/>
                            <a:gd name="T25" fmla="*/ 15096 h 128"/>
                            <a:gd name="T26" fmla="*/ 216 w 216"/>
                            <a:gd name="T27" fmla="*/ 15096 h 128"/>
                            <a:gd name="T28" fmla="*/ 216 w 216"/>
                            <a:gd name="T29" fmla="*/ 14969 h 128"/>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216" h="128">
                              <a:moveTo>
                                <a:pt x="36" y="5"/>
                              </a:moveTo>
                              <a:lnTo>
                                <a:pt x="0" y="5"/>
                              </a:lnTo>
                              <a:lnTo>
                                <a:pt x="0" y="127"/>
                              </a:lnTo>
                              <a:lnTo>
                                <a:pt x="36" y="127"/>
                              </a:lnTo>
                              <a:lnTo>
                                <a:pt x="36" y="5"/>
                              </a:lnTo>
                              <a:moveTo>
                                <a:pt x="123" y="12"/>
                              </a:moveTo>
                              <a:lnTo>
                                <a:pt x="84" y="12"/>
                              </a:lnTo>
                              <a:lnTo>
                                <a:pt x="84" y="127"/>
                              </a:lnTo>
                              <a:lnTo>
                                <a:pt x="123" y="127"/>
                              </a:lnTo>
                              <a:lnTo>
                                <a:pt x="123" y="12"/>
                              </a:lnTo>
                              <a:moveTo>
                                <a:pt x="216" y="0"/>
                              </a:moveTo>
                              <a:lnTo>
                                <a:pt x="180" y="0"/>
                              </a:lnTo>
                              <a:lnTo>
                                <a:pt x="180" y="127"/>
                              </a:lnTo>
                              <a:lnTo>
                                <a:pt x="216" y="127"/>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2566"/>
                      <wps:cNvSpPr>
                        <a:spLocks noChangeAspect="1" noChangeArrowheads="1"/>
                      </wps:cNvSpPr>
                      <wps:spPr bwMode="auto">
                        <a:xfrm>
                          <a:off x="11491" y="14968"/>
                          <a:ext cx="216" cy="176"/>
                        </a:xfrm>
                        <a:custGeom>
                          <a:avLst/>
                          <a:gdLst>
                            <a:gd name="T0" fmla="*/ 216 w 216"/>
                            <a:gd name="T1" fmla="*/ 15144 h 176"/>
                            <a:gd name="T2" fmla="*/ 0 w 216"/>
                            <a:gd name="T3" fmla="*/ 15144 h 176"/>
                            <a:gd name="T4" fmla="*/ 0 w 216"/>
                            <a:gd name="T5" fmla="*/ 14974 h 176"/>
                            <a:gd name="T6" fmla="*/ 36 w 216"/>
                            <a:gd name="T7" fmla="*/ 14974 h 176"/>
                            <a:gd name="T8" fmla="*/ 36 w 216"/>
                            <a:gd name="T9" fmla="*/ 15096 h 176"/>
                            <a:gd name="T10" fmla="*/ 84 w 216"/>
                            <a:gd name="T11" fmla="*/ 15096 h 176"/>
                            <a:gd name="T12" fmla="*/ 84 w 216"/>
                            <a:gd name="T13" fmla="*/ 14981 h 176"/>
                            <a:gd name="T14" fmla="*/ 123 w 216"/>
                            <a:gd name="T15" fmla="*/ 14981 h 176"/>
                            <a:gd name="T16" fmla="*/ 123 w 216"/>
                            <a:gd name="T17" fmla="*/ 15096 h 176"/>
                            <a:gd name="T18" fmla="*/ 180 w 216"/>
                            <a:gd name="T19" fmla="*/ 15096 h 176"/>
                            <a:gd name="T20" fmla="*/ 180 w 216"/>
                            <a:gd name="T21" fmla="*/ 14969 h 176"/>
                            <a:gd name="T22" fmla="*/ 216 w 216"/>
                            <a:gd name="T23" fmla="*/ 14969 h 176"/>
                            <a:gd name="T24" fmla="*/ 216 w 216"/>
                            <a:gd name="T25" fmla="*/ 15144 h 17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216" h="176">
                              <a:moveTo>
                                <a:pt x="216" y="175"/>
                              </a:moveTo>
                              <a:lnTo>
                                <a:pt x="0" y="175"/>
                              </a:lnTo>
                              <a:lnTo>
                                <a:pt x="0" y="5"/>
                              </a:lnTo>
                              <a:lnTo>
                                <a:pt x="36" y="5"/>
                              </a:lnTo>
                              <a:lnTo>
                                <a:pt x="36" y="127"/>
                              </a:lnTo>
                              <a:lnTo>
                                <a:pt x="84" y="127"/>
                              </a:lnTo>
                              <a:lnTo>
                                <a:pt x="84" y="12"/>
                              </a:lnTo>
                              <a:lnTo>
                                <a:pt x="123" y="12"/>
                              </a:lnTo>
                              <a:lnTo>
                                <a:pt x="123" y="127"/>
                              </a:lnTo>
                              <a:lnTo>
                                <a:pt x="180" y="127"/>
                              </a:lnTo>
                              <a:lnTo>
                                <a:pt x="180" y="0"/>
                              </a:lnTo>
                              <a:lnTo>
                                <a:pt x="216" y="0"/>
                              </a:lnTo>
                              <a:lnTo>
                                <a:pt x="216" y="17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41FD677" id="Group 66" o:spid="_x0000_s1026" style="position:absolute;margin-left:574.5pt;margin-top:748.4pt;width:10.95pt;height:8.9pt;z-index:-251656192;mso-position-horizontal-relative:page;mso-position-vertical-relative:page" coordorigin="11490,14968" coordsize="219,1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">
              <o:lock v:ext="edit" aspectratio="t"/>
              <v:line id="Line 2568" o:spid="_x0000_s1027" style="position:absolute;visibility:visible;mso-wrap-style:square" from="11491,15120" to="11707,151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" strokecolor="#f48534" strokeweight="2.4pt">
                <v:path arrowok="f"/>
                <o:lock v:ext="edit" aspectratio="t" shapetype="f"/>
              </v:line>
              <v:shape id="AutoShape 2567" o:spid="_x0000_s1028" style="position:absolute;left:11491;top:14968;width:216;height:128;visibility:visible;mso-wrap-style:square;v-text-anchor:top" coordsize="216,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" path="m36,5l,5,,127r36,l36,5t87,7l84,12r,115l123,127r,-115m216,l180,r,127l216,127,216,e" fillcolor="#f48534" stroked="f">
                <v:fill opacity="26214f"/>
                <v:path o:connecttype="custom" o:connectlocs="36,14974;0,14974;0,15096;36,15096;36,14974;123,14981;84,14981;84,15096;123,15096;123,14981;216,14969;180,14969;180,15096;216,15096;216,14969" o:connectangles="0,0,0,0,0,0,0,0,0,0,0,0,0,0,0"/>
                <o:lock v:ext="edit" aspectratio="t"/>
              </v:shape>
              <v:shape id="Freeform 2566" o:spid="_x0000_s1029" style="position:absolute;left:11491;top:14968;width:216;height:176;visibility:visible;mso-wrap-style:square;v-text-anchor:top" coordsize="216,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" path="m216,175l,175,,5r36,l36,127r48,l84,12r39,l123,127r57,l180,r36,l216,175e" filled="f" strokecolor="#f48534" strokeweight=".12pt">
                <v:path o:connecttype="custom" o:connectlocs="216,15144;0,15144;0,14974;36,14974;36,15096;84,15096;84,14981;123,14981;123,15096;180,15096;180,14969;216,14969;216,15144" o:connectangles="0,0,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1312" behindDoc="1" locked="0" layoutInCell="1" allowOverlap="1" wp14:anchorId="245E7C3C" wp14:editId="5B44BE94">
              <wp:simplePos x="0" y="0"/>
              <wp:positionH relativeFrom="page">
                <wp:posOffset>7296150</wp:posOffset>
              </wp:positionH>
              <wp:positionV relativeFrom="page">
                <wp:posOffset>9362440</wp:posOffset>
              </wp:positionV>
              <wp:extent cx="139065" cy="117475"/>
              <wp:effectExtent l="0" t="0" r="13335" b="15875"/>
              <wp:wrapNone/>
              <wp:docPr id="63" name="Group 6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7475"/>
                        <a:chOff x="11490" y="14744"/>
                        <a:chExt cx="219" cy="185"/>
                      </a:xfrm>
                    </wpg:grpSpPr>
                    <wps:wsp>
                      <wps:cNvPr id="64" name="Freeform 2564"/>
                      <wps:cNvSpPr>
                        <a:spLocks noChangeAspect="1" noChangeArrowheads="1"/>
                      </wps:cNvSpPr>
                      <wps:spPr bwMode="auto">
                        <a:xfrm>
                          <a:off x="11491" y="14745"/>
                          <a:ext cx="216" cy="183"/>
                        </a:xfrm>
                        <a:custGeom>
                          <a:avLst/>
                          <a:gdLst>
                            <a:gd name="T0" fmla="+- 0 11707 11491"/>
                            <a:gd name="T1" fmla="*/ T0 w 216"/>
                            <a:gd name="T2" fmla="+- 0 14746 14746"/>
                            <a:gd name="T3" fmla="*/ 14746 h 183"/>
                            <a:gd name="T4" fmla="+- 0 11491 11491"/>
                            <a:gd name="T5" fmla="*/ T4 w 216"/>
                            <a:gd name="T6" fmla="+- 0 14746 14746"/>
                            <a:gd name="T7" fmla="*/ 14746 h 183"/>
                            <a:gd name="T8" fmla="+- 0 11491 11491"/>
                            <a:gd name="T9" fmla="*/ T8 w 216"/>
                            <a:gd name="T10" fmla="+- 0 14789 14746"/>
                            <a:gd name="T11" fmla="*/ 14789 h 183"/>
                            <a:gd name="T12" fmla="+- 0 11635 11491"/>
                            <a:gd name="T13" fmla="*/ T12 w 216"/>
                            <a:gd name="T14" fmla="+- 0 14789 14746"/>
                            <a:gd name="T15" fmla="*/ 14789 h 183"/>
                            <a:gd name="T16" fmla="+- 0 11491 11491"/>
                            <a:gd name="T17" fmla="*/ T16 w 216"/>
                            <a:gd name="T18" fmla="+- 0 14882 14746"/>
                            <a:gd name="T19" fmla="*/ 14882 h 183"/>
                            <a:gd name="T20" fmla="+- 0 11491 11491"/>
                            <a:gd name="T21" fmla="*/ T20 w 216"/>
                            <a:gd name="T22" fmla="+- 0 14928 14746"/>
                            <a:gd name="T23" fmla="*/ 14928 h 183"/>
                            <a:gd name="T24" fmla="+- 0 11707 11491"/>
                            <a:gd name="T25" fmla="*/ T24 w 216"/>
                            <a:gd name="T26" fmla="+- 0 14928 14746"/>
                            <a:gd name="T27" fmla="*/ 14928 h 183"/>
                            <a:gd name="T28" fmla="+- 0 11707 11491"/>
                            <a:gd name="T29" fmla="*/ T28 w 216"/>
                            <a:gd name="T30" fmla="+- 0 14885 14746"/>
                            <a:gd name="T31" fmla="*/ 14885 h 183"/>
                            <a:gd name="T32" fmla="+- 0 11566 11491"/>
                            <a:gd name="T33" fmla="*/ T32 w 216"/>
                            <a:gd name="T34" fmla="+- 0 14885 14746"/>
                            <a:gd name="T35" fmla="*/ 14885 h 183"/>
                            <a:gd name="T36" fmla="+- 0 11707 11491"/>
                            <a:gd name="T37" fmla="*/ T36 w 216"/>
                            <a:gd name="T38" fmla="+- 0 14791 14746"/>
                            <a:gd name="T39" fmla="*/ 14791 h 183"/>
                            <a:gd name="T40" fmla="+- 0 11707 11491"/>
                            <a:gd name="T41" fmla="*/ T40 w 216"/>
                            <a:gd name="T42" fmla="+- 0 14746 14746"/>
                            <a:gd name="T43" fmla="*/ 14746 h 1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16" h="183">
                              <a:moveTo>
                                <a:pt x="216" y="0"/>
                              </a:moveTo>
                              <a:lnTo>
                                <a:pt x="0" y="0"/>
                              </a:lnTo>
                              <a:lnTo>
                                <a:pt x="0" y="43"/>
                              </a:lnTo>
                              <a:lnTo>
                                <a:pt x="144" y="43"/>
                              </a:lnTo>
                              <a:lnTo>
                                <a:pt x="0" y="136"/>
                              </a:lnTo>
                              <a:lnTo>
                                <a:pt x="0" y="182"/>
                              </a:lnTo>
                              <a:lnTo>
                                <a:pt x="216" y="182"/>
                              </a:lnTo>
                              <a:lnTo>
                                <a:pt x="216" y="139"/>
                              </a:lnTo>
                              <a:lnTo>
                                <a:pt x="75" y="139"/>
                              </a:lnTo>
                              <a:lnTo>
                                <a:pt x="216" y="45"/>
                              </a:lnTo>
                              <a:lnTo>
                                <a:pt x="216"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 name="Freeform 2563"/>
                      <wps:cNvSpPr>
                        <a:spLocks noChangeAspect="1" noChangeArrowheads="1"/>
                      </wps:cNvSpPr>
                      <wps:spPr bwMode="auto">
                        <a:xfrm>
                          <a:off x="11491" y="14745"/>
                          <a:ext cx="216" cy="183"/>
                        </a:xfrm>
                        <a:custGeom>
                          <a:avLst/>
                          <a:gdLst>
                            <a:gd name="T0" fmla="+- 0 11707 11491"/>
                            <a:gd name="T1" fmla="*/ T0 w 216"/>
                            <a:gd name="T2" fmla="+- 0 14928 14746"/>
                            <a:gd name="T3" fmla="*/ 14928 h 183"/>
                            <a:gd name="T4" fmla="+- 0 11491 11491"/>
                            <a:gd name="T5" fmla="*/ T4 w 216"/>
                            <a:gd name="T6" fmla="+- 0 14928 14746"/>
                            <a:gd name="T7" fmla="*/ 14928 h 183"/>
                            <a:gd name="T8" fmla="+- 0 11491 11491"/>
                            <a:gd name="T9" fmla="*/ T8 w 216"/>
                            <a:gd name="T10" fmla="+- 0 14882 14746"/>
                            <a:gd name="T11" fmla="*/ 14882 h 183"/>
                            <a:gd name="T12" fmla="+- 0 11635 11491"/>
                            <a:gd name="T13" fmla="*/ T12 w 216"/>
                            <a:gd name="T14" fmla="+- 0 14789 14746"/>
                            <a:gd name="T15" fmla="*/ 14789 h 183"/>
                            <a:gd name="T16" fmla="+- 0 11491 11491"/>
                            <a:gd name="T17" fmla="*/ T16 w 216"/>
                            <a:gd name="T18" fmla="+- 0 14789 14746"/>
                            <a:gd name="T19" fmla="*/ 14789 h 183"/>
                            <a:gd name="T20" fmla="+- 0 11491 11491"/>
                            <a:gd name="T21" fmla="*/ T20 w 216"/>
                            <a:gd name="T22" fmla="+- 0 14746 14746"/>
                            <a:gd name="T23" fmla="*/ 14746 h 183"/>
                            <a:gd name="T24" fmla="+- 0 11707 11491"/>
                            <a:gd name="T25" fmla="*/ T24 w 216"/>
                            <a:gd name="T26" fmla="+- 0 14746 14746"/>
                            <a:gd name="T27" fmla="*/ 14746 h 183"/>
                            <a:gd name="T28" fmla="+- 0 11707 11491"/>
                            <a:gd name="T29" fmla="*/ T28 w 216"/>
                            <a:gd name="T30" fmla="+- 0 14791 14746"/>
                            <a:gd name="T31" fmla="*/ 14791 h 183"/>
                            <a:gd name="T32" fmla="+- 0 11566 11491"/>
                            <a:gd name="T33" fmla="*/ T32 w 216"/>
                            <a:gd name="T34" fmla="+- 0 14885 14746"/>
                            <a:gd name="T35" fmla="*/ 14885 h 183"/>
                            <a:gd name="T36" fmla="+- 0 11707 11491"/>
                            <a:gd name="T37" fmla="*/ T36 w 216"/>
                            <a:gd name="T38" fmla="+- 0 14885 14746"/>
                            <a:gd name="T39" fmla="*/ 14885 h 183"/>
                            <a:gd name="T40" fmla="+- 0 11707 11491"/>
                            <a:gd name="T41" fmla="*/ T40 w 216"/>
                            <a:gd name="T42" fmla="+- 0 14928 14746"/>
                            <a:gd name="T43" fmla="*/ 14928 h 1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16" h="183">
                              <a:moveTo>
                                <a:pt x="216" y="182"/>
                              </a:moveTo>
                              <a:lnTo>
                                <a:pt x="0" y="182"/>
                              </a:lnTo>
                              <a:lnTo>
                                <a:pt x="0" y="136"/>
                              </a:lnTo>
                              <a:lnTo>
                                <a:pt x="144" y="43"/>
                              </a:lnTo>
                              <a:lnTo>
                                <a:pt x="0" y="43"/>
                              </a:lnTo>
                              <a:lnTo>
                                <a:pt x="0" y="0"/>
                              </a:lnTo>
                              <a:lnTo>
                                <a:pt x="216" y="0"/>
                              </a:lnTo>
                              <a:lnTo>
                                <a:pt x="216" y="45"/>
                              </a:lnTo>
                              <a:lnTo>
                                <a:pt x="75" y="139"/>
                              </a:lnTo>
                              <a:lnTo>
                                <a:pt x="216" y="139"/>
                              </a:lnTo>
                              <a:lnTo>
                                <a:pt x="216" y="182"/>
                              </a:lnTo>
                            </a:path>
                          </a:pathLst>
                        </a:custGeom>
                        <a:noFill/>
                        <a:ln w="1524">
                          <a:solidFill>
                            <a:srgbClr val="F4853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3F9F26C" id="Group 63" o:spid="_x0000_s1026" style="position:absolute;margin-left:574.5pt;margin-top:737.2pt;width:10.95pt;height:9.25pt;z-index:-251655168;mso-position-horizontal-relative:page;mso-position-vertical-relative:page" coordorigin="11490,14744" coordsize="219,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">
              <o:lock v:ext="edit" aspectratio="t"/>
              <v:shape id="Freeform 2564" o:spid="_x0000_s1027" style="position:absolute;left:11491;top:14745;width:216;height:183;visibility:visible;mso-wrap-style:square;v-text-anchor:top" coordsize="21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" path="m216,l,,,43r144,l,136r,46l216,182r,-43l75,139,216,45,216,xe" fillcolor="#f48534" stroked="f">
                <v:fill opacity="26214f"/>
                <v:path o:connecttype="custom" o:connectlocs="216,14746;0,14746;0,14789;144,14789;0,14882;0,14928;216,14928;216,14885;75,14885;216,14791;216,14746" o:connectangles="0,0,0,0,0,0,0,0,0,0,0"/>
                <o:lock v:ext="edit" aspectratio="t"/>
              </v:shape>
              <v:shape id="Freeform 2563" o:spid="_x0000_s1028" style="position:absolute;left:11491;top:14745;width:216;height:183;visibility:visible;mso-wrap-style:square;v-text-anchor:top" coordsize="21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" path="m216,182l,182,,136,144,43,,43,,,216,r,45l75,139r141,l216,182e" filled="f" strokecolor="#f48534" strokeweight=".12pt">
                <v:path o:connecttype="custom" o:connectlocs="216,14928;0,14928;0,14882;144,14789;0,14789;0,14746;216,14746;216,14791;75,14885;216,14885;216,14928" o:connectangles="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2336" behindDoc="1" locked="0" layoutInCell="1" allowOverlap="1" wp14:anchorId="7E25E6D1" wp14:editId="5BD003FF">
              <wp:simplePos x="0" y="0"/>
              <wp:positionH relativeFrom="page">
                <wp:posOffset>7296150</wp:posOffset>
              </wp:positionH>
              <wp:positionV relativeFrom="page">
                <wp:posOffset>9225280</wp:posOffset>
              </wp:positionV>
              <wp:extent cx="139065" cy="117475"/>
              <wp:effectExtent l="0" t="0" r="32385" b="15875"/>
              <wp:wrapNone/>
              <wp:docPr id="50" name="Group 5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7475"/>
                        <a:chOff x="11490" y="14528"/>
                        <a:chExt cx="219" cy="185"/>
                      </a:xfrm>
                    </wpg:grpSpPr>
                    <wps:wsp>
                      <wps:cNvPr id="51" name="Rectangle 2561"/>
                      <wps:cNvSpPr>
                        <a:spLocks noChangeAspect="1" noChangeArrowheads="1"/>
                      </wps:cNvSpPr>
                      <wps:spPr bwMode="auto">
                        <a:xfrm>
                          <a:off x="11491" y="14644"/>
                          <a:ext cx="36" cy="6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2" name="Line 2560"/>
                      <wps:cNvCnPr>
                        <a:cxnSpLocks noChangeAspect="1" noChangeArrowheads="1"/>
                      </wps:cNvCnPr>
                      <wps:spPr bwMode="auto">
                        <a:xfrm>
                          <a:off x="11491" y="14620"/>
                          <a:ext cx="216" cy="0"/>
                        </a:xfrm>
                        <a:prstGeom prst="line">
                          <a:avLst/>
                        </a:prstGeom>
                        <a:noFill/>
                        <a:ln w="30480">
                          <a:solidFill>
                            <a:srgbClr val="F48534"/>
                          </a:solidFill>
                          <a:prstDash val="solid"/>
                          <a:round/>
                          <a:headEnd/>
                          <a:tailEnd/>
                        </a:ln>
                        <a:extLst>
                          <a:ext uri="{909E8E84-426E-40DD-AFC4-6F175D3DCCD1}">
                            <a14:hiddenFill xmlns:a14="http://schemas.microsoft.com/office/drawing/2010/main">
                              <a:noFill/>
                            </a14:hiddenFill>
                          </a:ext>
                        </a:extLst>
                      </wps:spPr>
                      <wps:bodyPr/>
                    </wps:wsp>
                    <wps:wsp>
                      <wps:cNvPr id="60" name="Rectangle 2559"/>
                      <wps:cNvSpPr>
                        <a:spLocks noChangeAspect="1" noChangeArrowheads="1"/>
                      </wps:cNvSpPr>
                      <wps:spPr bwMode="auto">
                        <a:xfrm>
                          <a:off x="11491" y="14530"/>
                          <a:ext cx="36" cy="66"/>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 name="Freeform 2558"/>
                      <wps:cNvSpPr>
                        <a:spLocks noChangeAspect="1" noChangeArrowheads="1"/>
                      </wps:cNvSpPr>
                      <wps:spPr bwMode="auto">
                        <a:xfrm>
                          <a:off x="11491" y="14529"/>
                          <a:ext cx="216" cy="183"/>
                        </a:xfrm>
                        <a:custGeom>
                          <a:avLst/>
                          <a:gdLst>
                            <a:gd name="T0" fmla="+- 0 11707 11491"/>
                            <a:gd name="T1" fmla="*/ T0 w 216"/>
                            <a:gd name="T2" fmla="+- 0 14645 14530"/>
                            <a:gd name="T3" fmla="*/ 14645 h 183"/>
                            <a:gd name="T4" fmla="+- 0 11527 11491"/>
                            <a:gd name="T5" fmla="*/ T4 w 216"/>
                            <a:gd name="T6" fmla="+- 0 14645 14530"/>
                            <a:gd name="T7" fmla="*/ 14645 h 183"/>
                            <a:gd name="T8" fmla="+- 0 11527 11491"/>
                            <a:gd name="T9" fmla="*/ T8 w 216"/>
                            <a:gd name="T10" fmla="+- 0 14712 14530"/>
                            <a:gd name="T11" fmla="*/ 14712 h 183"/>
                            <a:gd name="T12" fmla="+- 0 11491 11491"/>
                            <a:gd name="T13" fmla="*/ T12 w 216"/>
                            <a:gd name="T14" fmla="+- 0 14712 14530"/>
                            <a:gd name="T15" fmla="*/ 14712 h 183"/>
                            <a:gd name="T16" fmla="+- 0 11491 11491"/>
                            <a:gd name="T17" fmla="*/ T16 w 216"/>
                            <a:gd name="T18" fmla="+- 0 14530 14530"/>
                            <a:gd name="T19" fmla="*/ 14530 h 183"/>
                            <a:gd name="T20" fmla="+- 0 11527 11491"/>
                            <a:gd name="T21" fmla="*/ T20 w 216"/>
                            <a:gd name="T22" fmla="+- 0 14530 14530"/>
                            <a:gd name="T23" fmla="*/ 14530 h 183"/>
                            <a:gd name="T24" fmla="+- 0 11527 11491"/>
                            <a:gd name="T25" fmla="*/ T24 w 216"/>
                            <a:gd name="T26" fmla="+- 0 14597 14530"/>
                            <a:gd name="T27" fmla="*/ 14597 h 183"/>
                            <a:gd name="T28" fmla="+- 0 11707 11491"/>
                            <a:gd name="T29" fmla="*/ T28 w 216"/>
                            <a:gd name="T30" fmla="+- 0 14597 14530"/>
                            <a:gd name="T31" fmla="*/ 14597 h 183"/>
                            <a:gd name="T32" fmla="+- 0 11707 11491"/>
                            <a:gd name="T33" fmla="*/ T32 w 216"/>
                            <a:gd name="T34" fmla="+- 0 14645 14530"/>
                            <a:gd name="T35" fmla="*/ 14645 h 1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16" h="183">
                              <a:moveTo>
                                <a:pt x="216" y="115"/>
                              </a:moveTo>
                              <a:lnTo>
                                <a:pt x="36" y="115"/>
                              </a:lnTo>
                              <a:lnTo>
                                <a:pt x="36" y="182"/>
                              </a:lnTo>
                              <a:lnTo>
                                <a:pt x="0" y="182"/>
                              </a:lnTo>
                              <a:lnTo>
                                <a:pt x="0" y="0"/>
                              </a:lnTo>
                              <a:lnTo>
                                <a:pt x="36" y="0"/>
                              </a:lnTo>
                              <a:lnTo>
                                <a:pt x="36" y="67"/>
                              </a:lnTo>
                              <a:lnTo>
                                <a:pt x="216" y="67"/>
                              </a:lnTo>
                              <a:lnTo>
                                <a:pt x="216" y="115"/>
                              </a:lnTo>
                            </a:path>
                          </a:pathLst>
                        </a:custGeom>
                        <a:noFill/>
                        <a:ln w="1524">
                          <a:solidFill>
                            <a:srgbClr val="F4853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15603F4" id="Group 50" o:spid="_x0000_s1026" style="position:absolute;margin-left:574.5pt;margin-top:726.4pt;width:10.95pt;height:9.25pt;z-index:-251654144;mso-position-horizontal-relative:page;mso-position-vertical-relative:page" coordorigin="11490,14528" coordsize="219,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">
              <o:lock v:ext="edit" aspectratio="t"/>
              <v:rect id="Rectangle 2561" o:spid="_x0000_s1027" style="position:absolute;left:11491;top:14644;width:36;height: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" fillcolor="#f48534" stroked="f">
                <v:fill opacity="26214f"/>
                <o:lock v:ext="edit" aspectratio="t"/>
              </v:rect>
              <v:line id="Line 2560" o:spid="_x0000_s1028" style="position:absolute;visibility:visible;mso-wrap-style:square" from="11491,14620" to="11707,14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" strokecolor="#f48534" strokeweight="2.4pt">
                <v:path arrowok="f"/>
                <o:lock v:ext="edit" aspectratio="t" shapetype="f"/>
              </v:line>
              <v:rect id="Rectangle 2559" o:spid="_x0000_s1029" style="position:absolute;left:11491;top:14530;width:36;height: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" fillcolor="#f48534" stroked="f">
                <v:fill opacity="26214f"/>
                <o:lock v:ext="edit" aspectratio="t"/>
              </v:rect>
              <v:shape id="Freeform 2558" o:spid="_x0000_s1030" style="position:absolute;left:11491;top:14529;width:216;height:183;visibility:visible;mso-wrap-style:square;v-text-anchor:top" coordsize="21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" path="m216,115r-180,l36,182,,182,,,36,r,67l216,67r,48e" filled="f" strokecolor="#f48534" strokeweight=".12pt">
                <v:path o:connecttype="custom" o:connectlocs="216,14645;36,14645;36,14712;0,14712;0,14530;36,14530;36,14597;216,14597;216,14645" o:connectangles="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3360" behindDoc="1" locked="0" layoutInCell="1" allowOverlap="1" wp14:anchorId="64FF6100" wp14:editId="5E72429E">
              <wp:simplePos x="0" y="0"/>
              <wp:positionH relativeFrom="page">
                <wp:posOffset>7296150</wp:posOffset>
              </wp:positionH>
              <wp:positionV relativeFrom="page">
                <wp:posOffset>8926830</wp:posOffset>
              </wp:positionV>
              <wp:extent cx="139065" cy="280670"/>
              <wp:effectExtent l="9525" t="11430" r="3810" b="3175"/>
              <wp:wrapNone/>
              <wp:docPr id="47" name="Group 4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80670"/>
                        <a:chOff x="11490" y="14058"/>
                        <a:chExt cx="219" cy="442"/>
                      </a:xfrm>
                    </wpg:grpSpPr>
                    <wps:wsp>
                      <wps:cNvPr id="48" name="AutoShape 2556"/>
                      <wps:cNvSpPr>
                        <a:spLocks noChangeAspect="1" noChangeArrowheads="1"/>
                      </wps:cNvSpPr>
                      <wps:spPr bwMode="auto">
                        <a:xfrm>
                          <a:off x="11491" y="14059"/>
                          <a:ext cx="216" cy="440"/>
                        </a:xfrm>
                        <a:custGeom>
                          <a:avLst/>
                          <a:gdLst>
                            <a:gd name="T0" fmla="*/ 175 w 216"/>
                            <a:gd name="T1" fmla="*/ 14321 h 440"/>
                            <a:gd name="T2" fmla="*/ 139 w 216"/>
                            <a:gd name="T3" fmla="*/ 14347 h 440"/>
                            <a:gd name="T4" fmla="*/ 120 w 216"/>
                            <a:gd name="T5" fmla="*/ 14371 h 440"/>
                            <a:gd name="T6" fmla="*/ 118 w 216"/>
                            <a:gd name="T7" fmla="*/ 14357 h 440"/>
                            <a:gd name="T8" fmla="*/ 101 w 216"/>
                            <a:gd name="T9" fmla="*/ 14326 h 440"/>
                            <a:gd name="T10" fmla="*/ 91 w 216"/>
                            <a:gd name="T11" fmla="*/ 14317 h 440"/>
                            <a:gd name="T12" fmla="*/ 91 w 216"/>
                            <a:gd name="T13" fmla="*/ 14453 h 440"/>
                            <a:gd name="T14" fmla="*/ 36 w 216"/>
                            <a:gd name="T15" fmla="*/ 14393 h 440"/>
                            <a:gd name="T16" fmla="*/ 41 w 216"/>
                            <a:gd name="T17" fmla="*/ 14371 h 440"/>
                            <a:gd name="T18" fmla="*/ 53 w 216"/>
                            <a:gd name="T19" fmla="*/ 14359 h 440"/>
                            <a:gd name="T20" fmla="*/ 87 w 216"/>
                            <a:gd name="T21" fmla="*/ 14369 h 440"/>
                            <a:gd name="T22" fmla="*/ 91 w 216"/>
                            <a:gd name="T23" fmla="*/ 14390 h 440"/>
                            <a:gd name="T24" fmla="*/ 84 w 216"/>
                            <a:gd name="T25" fmla="*/ 14314 h 440"/>
                            <a:gd name="T26" fmla="*/ 51 w 216"/>
                            <a:gd name="T27" fmla="*/ 14311 h 440"/>
                            <a:gd name="T28" fmla="*/ 34 w 216"/>
                            <a:gd name="T29" fmla="*/ 14316 h 440"/>
                            <a:gd name="T30" fmla="*/ 5 w 216"/>
                            <a:gd name="T31" fmla="*/ 14347 h 440"/>
                            <a:gd name="T32" fmla="*/ 0 w 216"/>
                            <a:gd name="T33" fmla="*/ 14400 h 440"/>
                            <a:gd name="T34" fmla="*/ 216 w 216"/>
                            <a:gd name="T35" fmla="*/ 14498 h 440"/>
                            <a:gd name="T36" fmla="*/ 127 w 216"/>
                            <a:gd name="T37" fmla="*/ 14453 h 440"/>
                            <a:gd name="T38" fmla="*/ 130 w 216"/>
                            <a:gd name="T39" fmla="*/ 14419 h 440"/>
                            <a:gd name="T40" fmla="*/ 137 w 216"/>
                            <a:gd name="T41" fmla="*/ 14405 h 440"/>
                            <a:gd name="T42" fmla="*/ 171 w 216"/>
                            <a:gd name="T43" fmla="*/ 14381 h 440"/>
                            <a:gd name="T44" fmla="*/ 216 w 216"/>
                            <a:gd name="T45" fmla="*/ 14347 h 440"/>
                            <a:gd name="T46" fmla="*/ 216 w 216"/>
                            <a:gd name="T47" fmla="*/ 14059 h 440"/>
                            <a:gd name="T48" fmla="*/ 132 w 216"/>
                            <a:gd name="T49" fmla="*/ 14143 h 440"/>
                            <a:gd name="T50" fmla="*/ 51 w 216"/>
                            <a:gd name="T51" fmla="*/ 14177 h 440"/>
                            <a:gd name="T52" fmla="*/ 132 w 216"/>
                            <a:gd name="T53" fmla="*/ 14095 h 440"/>
                            <a:gd name="T54" fmla="*/ 0 w 216"/>
                            <a:gd name="T55" fmla="*/ 14201 h 440"/>
                            <a:gd name="T56" fmla="*/ 216 w 216"/>
                            <a:gd name="T57" fmla="*/ 14242 h 440"/>
                            <a:gd name="T58" fmla="*/ 168 w 216"/>
                            <a:gd name="T59" fmla="*/ 14208 h 440"/>
                            <a:gd name="T60" fmla="*/ 168 w 216"/>
                            <a:gd name="T61" fmla="*/ 14129 h 440"/>
                            <a:gd name="T62" fmla="*/ 216 w 216"/>
                            <a:gd name="T63" fmla="*/ 14059 h 440"/>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440">
                              <a:moveTo>
                                <a:pt x="216" y="233"/>
                              </a:moveTo>
                              <a:lnTo>
                                <a:pt x="175" y="262"/>
                              </a:lnTo>
                              <a:lnTo>
                                <a:pt x="154" y="276"/>
                              </a:lnTo>
                              <a:lnTo>
                                <a:pt x="139" y="288"/>
                              </a:lnTo>
                              <a:lnTo>
                                <a:pt x="130" y="298"/>
                              </a:lnTo>
                              <a:lnTo>
                                <a:pt x="120" y="312"/>
                              </a:lnTo>
                              <a:lnTo>
                                <a:pt x="118" y="300"/>
                              </a:lnTo>
                              <a:lnTo>
                                <a:pt x="118" y="298"/>
                              </a:lnTo>
                              <a:lnTo>
                                <a:pt x="115" y="286"/>
                              </a:lnTo>
                              <a:lnTo>
                                <a:pt x="101" y="267"/>
                              </a:lnTo>
                              <a:lnTo>
                                <a:pt x="94" y="259"/>
                              </a:lnTo>
                              <a:lnTo>
                                <a:pt x="91" y="258"/>
                              </a:lnTo>
                              <a:lnTo>
                                <a:pt x="91" y="331"/>
                              </a:lnTo>
                              <a:lnTo>
                                <a:pt x="91" y="394"/>
                              </a:lnTo>
                              <a:lnTo>
                                <a:pt x="36" y="394"/>
                              </a:lnTo>
                              <a:lnTo>
                                <a:pt x="36" y="334"/>
                              </a:lnTo>
                              <a:lnTo>
                                <a:pt x="39" y="324"/>
                              </a:lnTo>
                              <a:lnTo>
                                <a:pt x="41" y="312"/>
                              </a:lnTo>
                              <a:lnTo>
                                <a:pt x="46" y="305"/>
                              </a:lnTo>
                              <a:lnTo>
                                <a:pt x="53" y="300"/>
                              </a:lnTo>
                              <a:lnTo>
                                <a:pt x="72" y="300"/>
                              </a:lnTo>
                              <a:lnTo>
                                <a:pt x="87" y="310"/>
                              </a:lnTo>
                              <a:lnTo>
                                <a:pt x="89" y="317"/>
                              </a:lnTo>
                              <a:lnTo>
                                <a:pt x="91" y="331"/>
                              </a:lnTo>
                              <a:lnTo>
                                <a:pt x="91" y="258"/>
                              </a:lnTo>
                              <a:lnTo>
                                <a:pt x="84" y="255"/>
                              </a:lnTo>
                              <a:lnTo>
                                <a:pt x="72" y="252"/>
                              </a:lnTo>
                              <a:lnTo>
                                <a:pt x="51" y="252"/>
                              </a:lnTo>
                              <a:lnTo>
                                <a:pt x="43" y="255"/>
                              </a:lnTo>
                              <a:lnTo>
                                <a:pt x="34" y="257"/>
                              </a:lnTo>
                              <a:lnTo>
                                <a:pt x="19" y="267"/>
                              </a:lnTo>
                              <a:lnTo>
                                <a:pt x="5" y="288"/>
                              </a:lnTo>
                              <a:lnTo>
                                <a:pt x="3" y="310"/>
                              </a:lnTo>
                              <a:lnTo>
                                <a:pt x="0" y="341"/>
                              </a:lnTo>
                              <a:lnTo>
                                <a:pt x="0" y="439"/>
                              </a:lnTo>
                              <a:lnTo>
                                <a:pt x="216" y="439"/>
                              </a:lnTo>
                              <a:lnTo>
                                <a:pt x="216" y="394"/>
                              </a:lnTo>
                              <a:lnTo>
                                <a:pt x="127" y="394"/>
                              </a:lnTo>
                              <a:lnTo>
                                <a:pt x="127" y="370"/>
                              </a:lnTo>
                              <a:lnTo>
                                <a:pt x="130" y="360"/>
                              </a:lnTo>
                              <a:lnTo>
                                <a:pt x="132" y="353"/>
                              </a:lnTo>
                              <a:lnTo>
                                <a:pt x="137" y="346"/>
                              </a:lnTo>
                              <a:lnTo>
                                <a:pt x="149" y="336"/>
                              </a:lnTo>
                              <a:lnTo>
                                <a:pt x="171" y="322"/>
                              </a:lnTo>
                              <a:lnTo>
                                <a:pt x="184" y="312"/>
                              </a:lnTo>
                              <a:lnTo>
                                <a:pt x="216" y="288"/>
                              </a:lnTo>
                              <a:lnTo>
                                <a:pt x="216" y="233"/>
                              </a:lnTo>
                              <a:moveTo>
                                <a:pt x="216" y="0"/>
                              </a:moveTo>
                              <a:lnTo>
                                <a:pt x="132" y="36"/>
                              </a:lnTo>
                              <a:lnTo>
                                <a:pt x="132" y="84"/>
                              </a:lnTo>
                              <a:lnTo>
                                <a:pt x="132" y="149"/>
                              </a:lnTo>
                              <a:lnTo>
                                <a:pt x="51" y="118"/>
                              </a:lnTo>
                              <a:lnTo>
                                <a:pt x="132" y="84"/>
                              </a:lnTo>
                              <a:lnTo>
                                <a:pt x="132" y="36"/>
                              </a:lnTo>
                              <a:lnTo>
                                <a:pt x="0" y="91"/>
                              </a:lnTo>
                              <a:lnTo>
                                <a:pt x="0" y="142"/>
                              </a:lnTo>
                              <a:lnTo>
                                <a:pt x="216" y="231"/>
                              </a:lnTo>
                              <a:lnTo>
                                <a:pt x="216" y="183"/>
                              </a:lnTo>
                              <a:lnTo>
                                <a:pt x="168" y="163"/>
                              </a:lnTo>
                              <a:lnTo>
                                <a:pt x="168" y="149"/>
                              </a:lnTo>
                              <a:lnTo>
                                <a:pt x="168" y="84"/>
                              </a:lnTo>
                              <a:lnTo>
                                <a:pt x="168" y="70"/>
                              </a:lnTo>
                              <a:lnTo>
                                <a:pt x="216" y="51"/>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 name="AutoShape 2555"/>
                      <wps:cNvSpPr>
                        <a:spLocks noChangeAspect="1" noChangeArrowheads="1"/>
                      </wps:cNvSpPr>
                      <wps:spPr bwMode="auto">
                        <a:xfrm>
                          <a:off x="11491" y="15057"/>
                          <a:ext cx="216" cy="440"/>
                        </a:xfrm>
                        <a:custGeom>
                          <a:avLst/>
                          <a:gdLst>
                            <a:gd name="T0" fmla="*/ 0 w 216"/>
                            <a:gd name="T1" fmla="*/ 14498 h 440"/>
                            <a:gd name="T2" fmla="*/ 3 w 216"/>
                            <a:gd name="T3" fmla="*/ 14369 h 440"/>
                            <a:gd name="T4" fmla="*/ 10 w 216"/>
                            <a:gd name="T5" fmla="*/ 14340 h 440"/>
                            <a:gd name="T6" fmla="*/ 19 w 216"/>
                            <a:gd name="T7" fmla="*/ 14326 h 440"/>
                            <a:gd name="T8" fmla="*/ 34 w 216"/>
                            <a:gd name="T9" fmla="*/ 14316 h 440"/>
                            <a:gd name="T10" fmla="*/ 51 w 216"/>
                            <a:gd name="T11" fmla="*/ 14311 h 440"/>
                            <a:gd name="T12" fmla="*/ 72 w 216"/>
                            <a:gd name="T13" fmla="*/ 14311 h 440"/>
                            <a:gd name="T14" fmla="*/ 94 w 216"/>
                            <a:gd name="T15" fmla="*/ 14318 h 440"/>
                            <a:gd name="T16" fmla="*/ 108 w 216"/>
                            <a:gd name="T17" fmla="*/ 14335 h 440"/>
                            <a:gd name="T18" fmla="*/ 118 w 216"/>
                            <a:gd name="T19" fmla="*/ 14357 h 440"/>
                            <a:gd name="T20" fmla="*/ 130 w 216"/>
                            <a:gd name="T21" fmla="*/ 14357 h 440"/>
                            <a:gd name="T22" fmla="*/ 154 w 216"/>
                            <a:gd name="T23" fmla="*/ 14335 h 440"/>
                            <a:gd name="T24" fmla="*/ 216 w 216"/>
                            <a:gd name="T25" fmla="*/ 14292 h 440"/>
                            <a:gd name="T26" fmla="*/ 171 w 216"/>
                            <a:gd name="T27" fmla="*/ 14381 h 440"/>
                            <a:gd name="T28" fmla="*/ 137 w 216"/>
                            <a:gd name="T29" fmla="*/ 14405 h 440"/>
                            <a:gd name="T30" fmla="*/ 130 w 216"/>
                            <a:gd name="T31" fmla="*/ 14419 h 440"/>
                            <a:gd name="T32" fmla="*/ 127 w 216"/>
                            <a:gd name="T33" fmla="*/ 14443 h 440"/>
                            <a:gd name="T34" fmla="*/ 216 w 216"/>
                            <a:gd name="T35" fmla="*/ 14453 h 440"/>
                            <a:gd name="T36" fmla="*/ 91 w 216"/>
                            <a:gd name="T37" fmla="*/ 14453 h 440"/>
                            <a:gd name="T38" fmla="*/ 91 w 216"/>
                            <a:gd name="T39" fmla="*/ 14390 h 440"/>
                            <a:gd name="T40" fmla="*/ 87 w 216"/>
                            <a:gd name="T41" fmla="*/ 14369 h 440"/>
                            <a:gd name="T42" fmla="*/ 72 w 216"/>
                            <a:gd name="T43" fmla="*/ 14359 h 440"/>
                            <a:gd name="T44" fmla="*/ 53 w 216"/>
                            <a:gd name="T45" fmla="*/ 14359 h 440"/>
                            <a:gd name="T46" fmla="*/ 41 w 216"/>
                            <a:gd name="T47" fmla="*/ 14371 h 440"/>
                            <a:gd name="T48" fmla="*/ 36 w 216"/>
                            <a:gd name="T49" fmla="*/ 14393 h 440"/>
                            <a:gd name="T50" fmla="*/ 36 w 216"/>
                            <a:gd name="T51" fmla="*/ 14453 h 440"/>
                            <a:gd name="T52" fmla="*/ 216 w 216"/>
                            <a:gd name="T53" fmla="*/ 14059 h 440"/>
                            <a:gd name="T54" fmla="*/ 168 w 216"/>
                            <a:gd name="T55" fmla="*/ 14129 h 440"/>
                            <a:gd name="T56" fmla="*/ 216 w 216"/>
                            <a:gd name="T57" fmla="*/ 14242 h 440"/>
                            <a:gd name="T58" fmla="*/ 0 w 216"/>
                            <a:gd name="T59" fmla="*/ 14201 h 440"/>
                            <a:gd name="T60" fmla="*/ 216 w 216"/>
                            <a:gd name="T61" fmla="*/ 14059 h 440"/>
                            <a:gd name="T62" fmla="*/ 51 w 216"/>
                            <a:gd name="T63" fmla="*/ 14177 h 440"/>
                            <a:gd name="T64" fmla="*/ 132 w 216"/>
                            <a:gd name="T65" fmla="*/ 14143 h 44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16" h="440">
                              <a:moveTo>
                                <a:pt x="216" y="-560"/>
                              </a:moveTo>
                              <a:lnTo>
                                <a:pt x="0" y="-560"/>
                              </a:lnTo>
                              <a:lnTo>
                                <a:pt x="0" y="-658"/>
                              </a:lnTo>
                              <a:lnTo>
                                <a:pt x="3" y="-689"/>
                              </a:lnTo>
                              <a:lnTo>
                                <a:pt x="5" y="-711"/>
                              </a:lnTo>
                              <a:lnTo>
                                <a:pt x="10" y="-718"/>
                              </a:lnTo>
                              <a:lnTo>
                                <a:pt x="15" y="-725"/>
                              </a:lnTo>
                              <a:lnTo>
                                <a:pt x="19" y="-732"/>
                              </a:lnTo>
                              <a:lnTo>
                                <a:pt x="27" y="-737"/>
                              </a:lnTo>
                              <a:lnTo>
                                <a:pt x="34" y="-742"/>
                              </a:lnTo>
                              <a:lnTo>
                                <a:pt x="43" y="-744"/>
                              </a:lnTo>
                              <a:lnTo>
                                <a:pt x="51" y="-747"/>
                              </a:lnTo>
                              <a:lnTo>
                                <a:pt x="60" y="-747"/>
                              </a:lnTo>
                              <a:lnTo>
                                <a:pt x="72" y="-747"/>
                              </a:lnTo>
                              <a:lnTo>
                                <a:pt x="84" y="-744"/>
                              </a:lnTo>
                              <a:lnTo>
                                <a:pt x="94" y="-740"/>
                              </a:lnTo>
                              <a:lnTo>
                                <a:pt x="101" y="-732"/>
                              </a:lnTo>
                              <a:lnTo>
                                <a:pt x="108" y="-723"/>
                              </a:lnTo>
                              <a:lnTo>
                                <a:pt x="115" y="-713"/>
                              </a:lnTo>
                              <a:lnTo>
                                <a:pt x="118" y="-701"/>
                              </a:lnTo>
                              <a:lnTo>
                                <a:pt x="120" y="-687"/>
                              </a:lnTo>
                              <a:lnTo>
                                <a:pt x="130" y="-701"/>
                              </a:lnTo>
                              <a:lnTo>
                                <a:pt x="139" y="-711"/>
                              </a:lnTo>
                              <a:lnTo>
                                <a:pt x="154" y="-723"/>
                              </a:lnTo>
                              <a:lnTo>
                                <a:pt x="175" y="-737"/>
                              </a:lnTo>
                              <a:lnTo>
                                <a:pt x="216" y="-766"/>
                              </a:lnTo>
                              <a:lnTo>
                                <a:pt x="216" y="-711"/>
                              </a:lnTo>
                              <a:lnTo>
                                <a:pt x="171" y="-677"/>
                              </a:lnTo>
                              <a:lnTo>
                                <a:pt x="149" y="-663"/>
                              </a:lnTo>
                              <a:lnTo>
                                <a:pt x="137" y="-653"/>
                              </a:lnTo>
                              <a:lnTo>
                                <a:pt x="132" y="-646"/>
                              </a:lnTo>
                              <a:lnTo>
                                <a:pt x="130" y="-639"/>
                              </a:lnTo>
                              <a:lnTo>
                                <a:pt x="127" y="-629"/>
                              </a:lnTo>
                              <a:lnTo>
                                <a:pt x="127" y="-615"/>
                              </a:lnTo>
                              <a:lnTo>
                                <a:pt x="127" y="-605"/>
                              </a:lnTo>
                              <a:lnTo>
                                <a:pt x="216" y="-605"/>
                              </a:lnTo>
                              <a:lnTo>
                                <a:pt x="216" y="-560"/>
                              </a:lnTo>
                              <a:moveTo>
                                <a:pt x="91" y="-605"/>
                              </a:moveTo>
                              <a:lnTo>
                                <a:pt x="91" y="-639"/>
                              </a:lnTo>
                              <a:lnTo>
                                <a:pt x="91" y="-668"/>
                              </a:lnTo>
                              <a:lnTo>
                                <a:pt x="89" y="-682"/>
                              </a:lnTo>
                              <a:lnTo>
                                <a:pt x="87" y="-689"/>
                              </a:lnTo>
                              <a:lnTo>
                                <a:pt x="79" y="-694"/>
                              </a:lnTo>
                              <a:lnTo>
                                <a:pt x="72" y="-699"/>
                              </a:lnTo>
                              <a:lnTo>
                                <a:pt x="63" y="-699"/>
                              </a:lnTo>
                              <a:lnTo>
                                <a:pt x="53" y="-699"/>
                              </a:lnTo>
                              <a:lnTo>
                                <a:pt x="46" y="-694"/>
                              </a:lnTo>
                              <a:lnTo>
                                <a:pt x="41" y="-687"/>
                              </a:lnTo>
                              <a:lnTo>
                                <a:pt x="39" y="-675"/>
                              </a:lnTo>
                              <a:lnTo>
                                <a:pt x="36" y="-665"/>
                              </a:lnTo>
                              <a:lnTo>
                                <a:pt x="36" y="-641"/>
                              </a:lnTo>
                              <a:lnTo>
                                <a:pt x="36" y="-605"/>
                              </a:lnTo>
                              <a:lnTo>
                                <a:pt x="91" y="-605"/>
                              </a:lnTo>
                              <a:moveTo>
                                <a:pt x="216" y="-999"/>
                              </a:moveTo>
                              <a:lnTo>
                                <a:pt x="216" y="-948"/>
                              </a:lnTo>
                              <a:lnTo>
                                <a:pt x="168" y="-929"/>
                              </a:lnTo>
                              <a:lnTo>
                                <a:pt x="168" y="-836"/>
                              </a:lnTo>
                              <a:lnTo>
                                <a:pt x="216" y="-816"/>
                              </a:lnTo>
                              <a:lnTo>
                                <a:pt x="216" y="-768"/>
                              </a:lnTo>
                              <a:lnTo>
                                <a:pt x="0" y="-857"/>
                              </a:lnTo>
                              <a:lnTo>
                                <a:pt x="0" y="-908"/>
                              </a:lnTo>
                              <a:lnTo>
                                <a:pt x="216" y="-999"/>
                              </a:lnTo>
                              <a:moveTo>
                                <a:pt x="132" y="-915"/>
                              </a:moveTo>
                              <a:lnTo>
                                <a:pt x="51" y="-881"/>
                              </a:lnTo>
                              <a:lnTo>
                                <a:pt x="132" y="-850"/>
                              </a:lnTo>
                              <a:lnTo>
                                <a:pt x="132" y="-91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96DA174" id="Group 47" o:spid="_x0000_s1026" style="position:absolute;margin-left:574.5pt;margin-top:702.9pt;width:10.95pt;height:22.1pt;z-index:-251653120;mso-position-horizontal-relative:page;mso-position-vertical-relative:page" coordorigin="11490,14058" coordsize="219,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">
              <o:lock v:ext="edit" aspectratio="t"/>
              <v:shape id="AutoShape 2556" o:spid="_x0000_s1027" style="position:absolute;left:11491;top:14059;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" path="m216,233r-41,29l154,276r-15,12l130,298r-10,14l118,300r,-2l115,286,101,267r-7,-8l91,258r,73l91,394r-55,l36,334r3,-10l41,312r5,-7l53,300r19,l87,310r2,7l91,331r,-73l84,255,72,252r-21,l43,255r-9,2l19,267,5,288,3,310,,341r,98l216,439r,-45l127,394r,-24l130,360r2,-7l137,346r12,-10l171,322r13,-10l216,288r,-55m216,l132,36r,48l132,149,51,118,132,84r,-48l,91r,51l216,231r,-48l168,163r,-14l168,84r,-14l216,51,216,e" fillcolor="#f48534" stroked="f">
                <v:fill opacity="26214f"/>
                <v:path o:connecttype="custom" o:connectlocs="175,14321;139,14347;120,14371;118,14357;101,14326;91,14317;91,14453;36,14393;41,14371;53,14359;87,14369;91,14390;84,14314;51,14311;34,14316;5,14347;0,14400;216,14498;127,14453;130,14419;137,14405;171,14381;216,14347;216,14059;132,14143;51,14177;132,14095;0,14201;216,14242;168,14208;168,14129;216,14059" o:connectangles="0,0,0,0,0,0,0,0,0,0,0,0,0,0,0,0,0,0,0,0,0,0,0,0,0,0,0,0,0,0,0,0"/>
                <o:lock v:ext="edit" aspectratio="t"/>
              </v:shape>
              <v:shape id="AutoShape 2555" o:spid="_x0000_s1028" style="position:absolute;left:11491;top:15057;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" path="m216,-560l,-560r,-98l3,-689r2,-22l10,-718r5,-7l19,-732r8,-5l34,-742r9,-2l51,-747r9,l72,-747r12,3l94,-740r7,8l108,-723r7,10l118,-701r2,14l130,-701r9,-10l154,-723r21,-14l216,-766r,55l171,-677r-22,14l137,-653r-5,7l130,-639r-3,10l127,-615r,10l216,-605r,45m91,-605r,-34l91,-668r-2,-14l87,-689r-8,-5l72,-699r-9,l53,-699r-7,5l41,-687r-2,12l36,-665r,24l36,-605r55,m216,-999r,51l168,-929r,93l216,-816r,48l,-857r,-51l216,-999t-84,84l51,-881r81,31l132,-915e" filled="f" strokecolor="#f48534" strokeweight=".12pt">
                <v:path o:connecttype="custom" o:connectlocs="0,14498;3,14369;10,14340;19,14326;34,14316;51,14311;72,14311;94,14318;108,14335;118,14357;130,14357;154,14335;216,14292;171,14381;137,14405;130,14419;127,14443;216,14453;91,14453;91,14390;87,14369;72,14359;53,14359;41,14371;36,14393;36,14453;216,14059;168,14129;216,14242;0,14201;216,14059;51,14177;132,14143" o:connectangles="0,0,0,0,0,0,0,0,0,0,0,0,0,0,0,0,0,0,0,0,0,0,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4384" behindDoc="1" locked="0" layoutInCell="1" allowOverlap="1" wp14:anchorId="6C3C6309" wp14:editId="47A4E897">
              <wp:simplePos x="0" y="0"/>
              <wp:positionH relativeFrom="page">
                <wp:posOffset>7297420</wp:posOffset>
              </wp:positionH>
              <wp:positionV relativeFrom="page">
                <wp:posOffset>8806180</wp:posOffset>
              </wp:positionV>
              <wp:extent cx="137160" cy="105410"/>
              <wp:effectExtent l="0" t="0" r="34290" b="27940"/>
              <wp:wrapNone/>
              <wp:docPr id="39" name="Group 3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7160" cy="105410"/>
                        <a:chOff x="11492" y="13868"/>
                        <a:chExt cx="216" cy="166"/>
                      </a:xfrm>
                    </wpg:grpSpPr>
                    <wps:wsp>
                      <wps:cNvPr id="40" name="Line 2553"/>
                      <wps:cNvCnPr>
                        <a:cxnSpLocks noChangeAspect="1" noChangeArrowheads="1"/>
                      </wps:cNvCnPr>
                      <wps:spPr bwMode="auto">
                        <a:xfrm>
                          <a:off x="11494" y="14010"/>
                          <a:ext cx="213" cy="0"/>
                        </a:xfrm>
                        <a:prstGeom prst="line">
                          <a:avLst/>
                        </a:prstGeom>
                        <a:noFill/>
                        <a:ln w="27940">
                          <a:solidFill>
                            <a:srgbClr val="F48534"/>
                          </a:solidFill>
                          <a:prstDash val="solid"/>
                          <a:round/>
                          <a:headEnd/>
                          <a:tailEnd/>
                        </a:ln>
                        <a:extLst>
                          <a:ext uri="{909E8E84-426E-40DD-AFC4-6F175D3DCCD1}">
                            <a14:hiddenFill xmlns:a14="http://schemas.microsoft.com/office/drawing/2010/main">
                              <a:noFill/>
                            </a14:hiddenFill>
                          </a:ext>
                        </a:extLst>
                      </wps:spPr>
                      <wps:bodyPr/>
                    </wps:wsp>
                    <wps:wsp>
                      <wps:cNvPr id="41" name="Rectangle 2552"/>
                      <wps:cNvSpPr>
                        <a:spLocks noChangeAspect="1" noChangeArrowheads="1"/>
                      </wps:cNvSpPr>
                      <wps:spPr bwMode="auto">
                        <a:xfrm>
                          <a:off x="11671" y="13870"/>
                          <a:ext cx="36" cy="11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 name="Freeform 2551"/>
                      <wps:cNvSpPr>
                        <a:spLocks noChangeAspect="1" noChangeArrowheads="1"/>
                      </wps:cNvSpPr>
                      <wps:spPr bwMode="auto">
                        <a:xfrm>
                          <a:off x="11493" y="13869"/>
                          <a:ext cx="214" cy="164"/>
                        </a:xfrm>
                        <a:custGeom>
                          <a:avLst/>
                          <a:gdLst>
                            <a:gd name="T0" fmla="+- 0 11707 11494"/>
                            <a:gd name="T1" fmla="*/ T0 w 214"/>
                            <a:gd name="T2" fmla="+- 0 14033 13870"/>
                            <a:gd name="T3" fmla="*/ 14033 h 164"/>
                            <a:gd name="T4" fmla="+- 0 11494 11494"/>
                            <a:gd name="T5" fmla="*/ T4 w 214"/>
                            <a:gd name="T6" fmla="+- 0 14033 13870"/>
                            <a:gd name="T7" fmla="*/ 14033 h 164"/>
                            <a:gd name="T8" fmla="+- 0 11494 11494"/>
                            <a:gd name="T9" fmla="*/ T8 w 214"/>
                            <a:gd name="T10" fmla="+- 0 13987 13870"/>
                            <a:gd name="T11" fmla="*/ 13987 h 164"/>
                            <a:gd name="T12" fmla="+- 0 11671 11494"/>
                            <a:gd name="T13" fmla="*/ T12 w 214"/>
                            <a:gd name="T14" fmla="+- 0 13987 13870"/>
                            <a:gd name="T15" fmla="*/ 13987 h 164"/>
                            <a:gd name="T16" fmla="+- 0 11671 11494"/>
                            <a:gd name="T17" fmla="*/ T16 w 214"/>
                            <a:gd name="T18" fmla="+- 0 13870 13870"/>
                            <a:gd name="T19" fmla="*/ 13870 h 164"/>
                            <a:gd name="T20" fmla="+- 0 11707 11494"/>
                            <a:gd name="T21" fmla="*/ T20 w 214"/>
                            <a:gd name="T22" fmla="+- 0 13870 13870"/>
                            <a:gd name="T23" fmla="*/ 13870 h 164"/>
                            <a:gd name="T24" fmla="+- 0 11707 11494"/>
                            <a:gd name="T25" fmla="*/ T24 w 214"/>
                            <a:gd name="T26" fmla="+- 0 14033 13870"/>
                            <a:gd name="T27" fmla="*/ 14033 h 164"/>
                          </a:gdLst>
                          <a:ahLst/>
                          <a:cxnLst>
                            <a:cxn ang="0">
                              <a:pos x="T1" y="T3"/>
                            </a:cxn>
                            <a:cxn ang="0">
                              <a:pos x="T5" y="T7"/>
                            </a:cxn>
                            <a:cxn ang="0">
                              <a:pos x="T9" y="T11"/>
                            </a:cxn>
                            <a:cxn ang="0">
                              <a:pos x="T13" y="T15"/>
                            </a:cxn>
                            <a:cxn ang="0">
                              <a:pos x="T17" y="T19"/>
                            </a:cxn>
                            <a:cxn ang="0">
                              <a:pos x="T21" y="T23"/>
                            </a:cxn>
                            <a:cxn ang="0">
                              <a:pos x="T25" y="T27"/>
                            </a:cxn>
                          </a:cxnLst>
                          <a:rect l="0" t="0" r="r" b="b"/>
                          <a:pathLst>
                            <a:path w="214" h="164">
                              <a:moveTo>
                                <a:pt x="213" y="163"/>
                              </a:moveTo>
                              <a:lnTo>
                                <a:pt x="0" y="163"/>
                              </a:lnTo>
                              <a:lnTo>
                                <a:pt x="0" y="117"/>
                              </a:lnTo>
                              <a:lnTo>
                                <a:pt x="177" y="117"/>
                              </a:lnTo>
                              <a:lnTo>
                                <a:pt x="177" y="0"/>
                              </a:lnTo>
                              <a:lnTo>
                                <a:pt x="213" y="0"/>
                              </a:lnTo>
                              <a:lnTo>
                                <a:pt x="213" y="163"/>
                              </a:lnTo>
                            </a:path>
                          </a:pathLst>
                        </a:custGeom>
                        <a:noFill/>
                        <a:ln w="1524">
                          <a:solidFill>
                            <a:srgbClr val="F4853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BFCADE4" id="Group 39" o:spid="_x0000_s1026" style="position:absolute;margin-left:574.6pt;margin-top:693.4pt;width:10.8pt;height:8.3pt;z-index:-251652096;mso-position-horizontal-relative:page;mso-position-vertical-relative:page" coordorigin="11492,13868" coordsize="216,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">
              <o:lock v:ext="edit" aspectratio="t"/>
              <v:line id="Line 2553" o:spid="_x0000_s1027" style="position:absolute;visibility:visible;mso-wrap-style:square" from="11494,14010" to="11707,14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" strokecolor="#f48534" strokeweight="2.2pt">
                <v:path arrowok="f"/>
                <o:lock v:ext="edit" aspectratio="t" shapetype="f"/>
              </v:line>
              <v:rect id="Rectangle 2552" o:spid="_x0000_s1028" style="position:absolute;left:11671;top:13870;width:36;height: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" fillcolor="#f48534" stroked="f">
                <v:fill opacity="26214f"/>
                <o:lock v:ext="edit" aspectratio="t"/>
              </v:rect>
              <v:shape id="Freeform 2551" o:spid="_x0000_s1029" style="position:absolute;left:11493;top:13869;width:214;height:164;visibility:visible;mso-wrap-style:square;v-text-anchor:top" coordsize="214,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" path="m213,163l,163,,117r177,l177,r36,l213,163e" filled="f" strokecolor="#f48534" strokeweight=".12pt">
                <v:path o:connecttype="custom" o:connectlocs="213,14033;0,14033;0,13987;177,13987;177,13870;213,13870;213,14033" o:connectangles="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5408" behindDoc="1" locked="0" layoutInCell="1" allowOverlap="1" wp14:anchorId="3FF30866" wp14:editId="2FA4F4DC">
              <wp:simplePos x="0" y="0"/>
              <wp:positionH relativeFrom="page">
                <wp:posOffset>7297420</wp:posOffset>
              </wp:positionH>
              <wp:positionV relativeFrom="page">
                <wp:posOffset>8628380</wp:posOffset>
              </wp:positionV>
              <wp:extent cx="137160" cy="105410"/>
              <wp:effectExtent l="0" t="0" r="34290" b="8890"/>
              <wp:wrapNone/>
              <wp:docPr id="35"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7160" cy="105410"/>
                        <a:chOff x="11492" y="13588"/>
                        <a:chExt cx="216" cy="166"/>
                      </a:xfrm>
                    </wpg:grpSpPr>
                    <wps:wsp>
                      <wps:cNvPr id="36" name="Line 2549"/>
                      <wps:cNvCnPr>
                        <a:cxnSpLocks noChangeAspect="1" noChangeArrowheads="1"/>
                      </wps:cNvCnPr>
                      <wps:spPr bwMode="auto">
                        <a:xfrm>
                          <a:off x="11494" y="13729"/>
                          <a:ext cx="213" cy="0"/>
                        </a:xfrm>
                        <a:prstGeom prst="line">
                          <a:avLst/>
                        </a:prstGeom>
                        <a:noFill/>
                        <a:ln w="29210">
                          <a:solidFill>
                            <a:srgbClr val="F48534"/>
                          </a:solidFill>
                          <a:prstDash val="solid"/>
                          <a:round/>
                          <a:headEnd/>
                          <a:tailEnd/>
                        </a:ln>
                        <a:extLst>
                          <a:ext uri="{909E8E84-426E-40DD-AFC4-6F175D3DCCD1}">
                            <a14:hiddenFill xmlns:a14="http://schemas.microsoft.com/office/drawing/2010/main">
                              <a:noFill/>
                            </a14:hiddenFill>
                          </a:ext>
                        </a:extLst>
                      </wps:spPr>
                      <wps:bodyPr/>
                    </wps:wsp>
                    <wps:wsp>
                      <wps:cNvPr id="37" name="Rectangle 2548"/>
                      <wps:cNvSpPr>
                        <a:spLocks noChangeAspect="1" noChangeArrowheads="1"/>
                      </wps:cNvSpPr>
                      <wps:spPr bwMode="auto">
                        <a:xfrm>
                          <a:off x="11671" y="13588"/>
                          <a:ext cx="36" cy="11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 name="Freeform 2547"/>
                      <wps:cNvSpPr>
                        <a:spLocks noChangeAspect="1" noChangeArrowheads="1"/>
                      </wps:cNvSpPr>
                      <wps:spPr bwMode="auto">
                        <a:xfrm>
                          <a:off x="11493" y="13588"/>
                          <a:ext cx="214" cy="164"/>
                        </a:xfrm>
                        <a:custGeom>
                          <a:avLst/>
                          <a:gdLst>
                            <a:gd name="T0" fmla="+- 0 11707 11494"/>
                            <a:gd name="T1" fmla="*/ T0 w 214"/>
                            <a:gd name="T2" fmla="+- 0 13752 13589"/>
                            <a:gd name="T3" fmla="*/ 13752 h 164"/>
                            <a:gd name="T4" fmla="+- 0 11494 11494"/>
                            <a:gd name="T5" fmla="*/ T4 w 214"/>
                            <a:gd name="T6" fmla="+- 0 13752 13589"/>
                            <a:gd name="T7" fmla="*/ 13752 h 164"/>
                            <a:gd name="T8" fmla="+- 0 11494 11494"/>
                            <a:gd name="T9" fmla="*/ T8 w 214"/>
                            <a:gd name="T10" fmla="+- 0 13706 13589"/>
                            <a:gd name="T11" fmla="*/ 13706 h 164"/>
                            <a:gd name="T12" fmla="+- 0 11671 11494"/>
                            <a:gd name="T13" fmla="*/ T12 w 214"/>
                            <a:gd name="T14" fmla="+- 0 13706 13589"/>
                            <a:gd name="T15" fmla="*/ 13706 h 164"/>
                            <a:gd name="T16" fmla="+- 0 11671 11494"/>
                            <a:gd name="T17" fmla="*/ T16 w 214"/>
                            <a:gd name="T18" fmla="+- 0 13589 13589"/>
                            <a:gd name="T19" fmla="*/ 13589 h 164"/>
                            <a:gd name="T20" fmla="+- 0 11707 11494"/>
                            <a:gd name="T21" fmla="*/ T20 w 214"/>
                            <a:gd name="T22" fmla="+- 0 13589 13589"/>
                            <a:gd name="T23" fmla="*/ 13589 h 164"/>
                            <a:gd name="T24" fmla="+- 0 11707 11494"/>
                            <a:gd name="T25" fmla="*/ T24 w 214"/>
                            <a:gd name="T26" fmla="+- 0 13752 13589"/>
                            <a:gd name="T27" fmla="*/ 13752 h 164"/>
                          </a:gdLst>
                          <a:ahLst/>
                          <a:cxnLst>
                            <a:cxn ang="0">
                              <a:pos x="T1" y="T3"/>
                            </a:cxn>
                            <a:cxn ang="0">
                              <a:pos x="T5" y="T7"/>
                            </a:cxn>
                            <a:cxn ang="0">
                              <a:pos x="T9" y="T11"/>
                            </a:cxn>
                            <a:cxn ang="0">
                              <a:pos x="T13" y="T15"/>
                            </a:cxn>
                            <a:cxn ang="0">
                              <a:pos x="T17" y="T19"/>
                            </a:cxn>
                            <a:cxn ang="0">
                              <a:pos x="T21" y="T23"/>
                            </a:cxn>
                            <a:cxn ang="0">
                              <a:pos x="T25" y="T27"/>
                            </a:cxn>
                          </a:cxnLst>
                          <a:rect l="0" t="0" r="r" b="b"/>
                          <a:pathLst>
                            <a:path w="214" h="164">
                              <a:moveTo>
                                <a:pt x="213" y="163"/>
                              </a:moveTo>
                              <a:lnTo>
                                <a:pt x="0" y="163"/>
                              </a:lnTo>
                              <a:lnTo>
                                <a:pt x="0" y="117"/>
                              </a:lnTo>
                              <a:lnTo>
                                <a:pt x="177" y="117"/>
                              </a:lnTo>
                              <a:lnTo>
                                <a:pt x="177" y="0"/>
                              </a:lnTo>
                              <a:lnTo>
                                <a:pt x="213" y="0"/>
                              </a:lnTo>
                              <a:lnTo>
                                <a:pt x="213" y="163"/>
                              </a:lnTo>
                            </a:path>
                          </a:pathLst>
                        </a:custGeom>
                        <a:noFill/>
                        <a:ln w="1524">
                          <a:solidFill>
                            <a:srgbClr val="F4853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147603C" id="Group 35" o:spid="_x0000_s1026" style="position:absolute;margin-left:574.6pt;margin-top:679.4pt;width:10.8pt;height:8.3pt;z-index:-251651072;mso-position-horizontal-relative:page;mso-position-vertical-relative:page" coordorigin="11492,13588" coordsize="216,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">
              <o:lock v:ext="edit" aspectratio="t"/>
              <v:line id="Line 2549" o:spid="_x0000_s1027" style="position:absolute;visibility:visible;mso-wrap-style:square" from="11494,13729" to="11707,137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" strokecolor="#f48534" strokeweight="2.3pt">
                <v:path arrowok="f"/>
                <o:lock v:ext="edit" aspectratio="t" shapetype="f"/>
              </v:line>
              <v:rect id="Rectangle 2548" o:spid="_x0000_s1028" style="position:absolute;left:11671;top:13588;width:36;height: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" fillcolor="#f48534" stroked="f">
                <v:fill opacity="26214f"/>
                <o:lock v:ext="edit" aspectratio="t"/>
              </v:rect>
              <v:shape id="Freeform 2547" o:spid="_x0000_s1029" style="position:absolute;left:11493;top:13588;width:214;height:164;visibility:visible;mso-wrap-style:square;v-text-anchor:top" coordsize="214,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" path="m213,163l,163,,117r177,l177,r36,l213,163e" filled="f" strokecolor="#f48534" strokeweight=".12pt">
                <v:path o:connecttype="custom" o:connectlocs="213,13752;0,13752;0,13706;177,13706;177,13589;213,13589;213,13752" o:connectangles="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6432" behindDoc="1" locked="0" layoutInCell="1" allowOverlap="1" wp14:anchorId="42DD712A" wp14:editId="560FB605">
              <wp:simplePos x="0" y="0"/>
              <wp:positionH relativeFrom="page">
                <wp:posOffset>7296150</wp:posOffset>
              </wp:positionH>
              <wp:positionV relativeFrom="page">
                <wp:posOffset>8579485</wp:posOffset>
              </wp:positionV>
              <wp:extent cx="139065" cy="30480"/>
              <wp:effectExtent l="0" t="0" r="32385" b="26670"/>
              <wp:wrapNone/>
              <wp:docPr id="32" name="Group 3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30480"/>
                        <a:chOff x="11490" y="13511"/>
                        <a:chExt cx="219" cy="48"/>
                      </a:xfrm>
                    </wpg:grpSpPr>
                    <wps:wsp>
                      <wps:cNvPr id="33" name="Line 2545"/>
                      <wps:cNvCnPr>
                        <a:cxnSpLocks noChangeAspect="1" noChangeArrowheads="1"/>
                      </wps:cNvCnPr>
                      <wps:spPr bwMode="auto">
                        <a:xfrm>
                          <a:off x="11491" y="13535"/>
                          <a:ext cx="216" cy="0"/>
                        </a:xfrm>
                        <a:prstGeom prst="line">
                          <a:avLst/>
                        </a:prstGeom>
                        <a:noFill/>
                        <a:ln w="28956">
                          <a:solidFill>
                            <a:srgbClr val="F48534"/>
                          </a:solidFill>
                          <a:prstDash val="solid"/>
                          <a:round/>
                          <a:headEnd/>
                          <a:tailEnd/>
                        </a:ln>
                        <a:extLst>
                          <a:ext uri="{909E8E84-426E-40DD-AFC4-6F175D3DCCD1}">
                            <a14:hiddenFill xmlns:a14="http://schemas.microsoft.com/office/drawing/2010/main">
                              <a:noFill/>
                            </a14:hiddenFill>
                          </a:ext>
                        </a:extLst>
                      </wps:spPr>
                      <wps:bodyPr/>
                    </wps:wsp>
                    <wps:wsp>
                      <wps:cNvPr id="34" name="Rectangle 2544"/>
                      <wps:cNvSpPr>
                        <a:spLocks noChangeAspect="1" noChangeArrowheads="1"/>
                      </wps:cNvSpPr>
                      <wps:spPr bwMode="auto">
                        <a:xfrm>
                          <a:off x="11491" y="13512"/>
                          <a:ext cx="216" cy="46"/>
                        </a:xfrm>
                        <a:prstGeom prst="rect">
                          <a:avLst/>
                        </a:prstGeom>
                        <a:noFill/>
                        <a:ln w="1524">
                          <a:solidFill>
                            <a:srgbClr val="F4853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0F94454" id="Group 32" o:spid="_x0000_s1026" style="position:absolute;margin-left:574.5pt;margin-top:675.55pt;width:10.95pt;height:2.4pt;z-index:-251650048;mso-position-horizontal-relative:page;mso-position-vertical-relative:page" coordorigin="11490,13511" coordsize="219,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">
              <o:lock v:ext="edit" aspectratio="t"/>
              <v:line id="Line 2545" o:spid="_x0000_s1027" style="position:absolute;visibility:visible;mso-wrap-style:square" from="11491,13535" to="11707,135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" strokecolor="#f48534" strokeweight="2.28pt">
                <v:path arrowok="f"/>
                <o:lock v:ext="edit" aspectratio="t" shapetype="f"/>
              </v:line>
              <v:rect id="Rectangle 2544" o:spid="_x0000_s1028" style="position:absolute;left:11491;top:13512;width:216;height: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" filled="f" strokecolor="#f48534" strokeweight=".12pt">
                <o:lock v:ext="edit" aspectratio="t"/>
              </v:rect>
              <w10:wrap anchorx="page" anchory="page"/>
            </v:group>
          </w:pict>
        </mc:Fallback>
      </mc:AlternateContent>
    </w:r>
    <w:r>
      <w:rPr>
        <w:noProof/>
        <w:lang w:val="en-US" w:eastAsia="en-US"/>
      </w:rPr>
      <mc:AlternateContent>
        <mc:Choice Requires="wpg">
          <w:drawing>
            <wp:anchor distT="0" distB="0" distL="114300" distR="114300" simplePos="0" relativeHeight="251667456" behindDoc="1" locked="0" layoutInCell="1" allowOverlap="1" wp14:anchorId="62F792F8" wp14:editId="6D554513">
              <wp:simplePos x="0" y="0"/>
              <wp:positionH relativeFrom="page">
                <wp:posOffset>7296150</wp:posOffset>
              </wp:positionH>
              <wp:positionV relativeFrom="page">
                <wp:posOffset>8428355</wp:posOffset>
              </wp:positionV>
              <wp:extent cx="139065" cy="123825"/>
              <wp:effectExtent l="9525" t="8255" r="3810" b="10795"/>
              <wp:wrapNone/>
              <wp:docPr id="29" name="Group 2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23825"/>
                        <a:chOff x="11490" y="13273"/>
                        <a:chExt cx="219" cy="195"/>
                      </a:xfrm>
                    </wpg:grpSpPr>
                    <wps:wsp>
                      <wps:cNvPr id="30" name="AutoShape 2542"/>
                      <wps:cNvSpPr>
                        <a:spLocks noChangeAspect="1" noChangeArrowheads="1"/>
                      </wps:cNvSpPr>
                      <wps:spPr bwMode="auto">
                        <a:xfrm>
                          <a:off x="11491" y="13274"/>
                          <a:ext cx="216" cy="192"/>
                        </a:xfrm>
                        <a:custGeom>
                          <a:avLst/>
                          <a:gdLst>
                            <a:gd name="T0" fmla="*/ 55 w 216"/>
                            <a:gd name="T1" fmla="*/ 13284 h 192"/>
                            <a:gd name="T2" fmla="*/ 41 w 216"/>
                            <a:gd name="T3" fmla="*/ 13286 h 192"/>
                            <a:gd name="T4" fmla="*/ 29 w 216"/>
                            <a:gd name="T5" fmla="*/ 13291 h 192"/>
                            <a:gd name="T6" fmla="*/ 19 w 216"/>
                            <a:gd name="T7" fmla="*/ 13301 h 192"/>
                            <a:gd name="T8" fmla="*/ 12 w 216"/>
                            <a:gd name="T9" fmla="*/ 13310 h 192"/>
                            <a:gd name="T10" fmla="*/ 5 w 216"/>
                            <a:gd name="T11" fmla="*/ 13322 h 192"/>
                            <a:gd name="T12" fmla="*/ 3 w 216"/>
                            <a:gd name="T13" fmla="*/ 13334 h 192"/>
                            <a:gd name="T14" fmla="*/ 0 w 216"/>
                            <a:gd name="T15" fmla="*/ 13351 h 192"/>
                            <a:gd name="T16" fmla="*/ 0 w 216"/>
                            <a:gd name="T17" fmla="*/ 13466 h 192"/>
                            <a:gd name="T18" fmla="*/ 216 w 216"/>
                            <a:gd name="T19" fmla="*/ 13466 h 192"/>
                            <a:gd name="T20" fmla="*/ 216 w 216"/>
                            <a:gd name="T21" fmla="*/ 13421 h 192"/>
                            <a:gd name="T22" fmla="*/ 36 w 216"/>
                            <a:gd name="T23" fmla="*/ 13421 h 192"/>
                            <a:gd name="T24" fmla="*/ 36 w 216"/>
                            <a:gd name="T25" fmla="*/ 13354 h 192"/>
                            <a:gd name="T26" fmla="*/ 39 w 216"/>
                            <a:gd name="T27" fmla="*/ 13344 h 192"/>
                            <a:gd name="T28" fmla="*/ 43 w 216"/>
                            <a:gd name="T29" fmla="*/ 13337 h 192"/>
                            <a:gd name="T30" fmla="*/ 51 w 216"/>
                            <a:gd name="T31" fmla="*/ 13332 h 192"/>
                            <a:gd name="T32" fmla="*/ 60 w 216"/>
                            <a:gd name="T33" fmla="*/ 13330 h 192"/>
                            <a:gd name="T34" fmla="*/ 132 w 216"/>
                            <a:gd name="T35" fmla="*/ 13330 h 192"/>
                            <a:gd name="T36" fmla="*/ 135 w 216"/>
                            <a:gd name="T37" fmla="*/ 13327 h 192"/>
                            <a:gd name="T38" fmla="*/ 144 w 216"/>
                            <a:gd name="T39" fmla="*/ 13322 h 192"/>
                            <a:gd name="T40" fmla="*/ 213 w 216"/>
                            <a:gd name="T41" fmla="*/ 13322 h 192"/>
                            <a:gd name="T42" fmla="*/ 212 w 216"/>
                            <a:gd name="T43" fmla="*/ 13318 h 192"/>
                            <a:gd name="T44" fmla="*/ 101 w 216"/>
                            <a:gd name="T45" fmla="*/ 13318 h 192"/>
                            <a:gd name="T46" fmla="*/ 94 w 216"/>
                            <a:gd name="T47" fmla="*/ 13303 h 192"/>
                            <a:gd name="T48" fmla="*/ 82 w 216"/>
                            <a:gd name="T49" fmla="*/ 13294 h 192"/>
                            <a:gd name="T50" fmla="*/ 70 w 216"/>
                            <a:gd name="T51" fmla="*/ 13286 h 192"/>
                            <a:gd name="T52" fmla="*/ 55 w 216"/>
                            <a:gd name="T53" fmla="*/ 13284 h 192"/>
                            <a:gd name="T54" fmla="*/ 132 w 216"/>
                            <a:gd name="T55" fmla="*/ 13330 h 192"/>
                            <a:gd name="T56" fmla="*/ 60 w 216"/>
                            <a:gd name="T57" fmla="*/ 13330 h 192"/>
                            <a:gd name="T58" fmla="*/ 70 w 216"/>
                            <a:gd name="T59" fmla="*/ 13332 h 192"/>
                            <a:gd name="T60" fmla="*/ 77 w 216"/>
                            <a:gd name="T61" fmla="*/ 13337 h 192"/>
                            <a:gd name="T62" fmla="*/ 84 w 216"/>
                            <a:gd name="T63" fmla="*/ 13346 h 192"/>
                            <a:gd name="T64" fmla="*/ 87 w 216"/>
                            <a:gd name="T65" fmla="*/ 13356 h 192"/>
                            <a:gd name="T66" fmla="*/ 87 w 216"/>
                            <a:gd name="T67" fmla="*/ 13421 h 192"/>
                            <a:gd name="T68" fmla="*/ 123 w 216"/>
                            <a:gd name="T69" fmla="*/ 13421 h 192"/>
                            <a:gd name="T70" fmla="*/ 123 w 216"/>
                            <a:gd name="T71" fmla="*/ 13356 h 192"/>
                            <a:gd name="T72" fmla="*/ 125 w 216"/>
                            <a:gd name="T73" fmla="*/ 13342 h 192"/>
                            <a:gd name="T74" fmla="*/ 130 w 216"/>
                            <a:gd name="T75" fmla="*/ 13332 h 192"/>
                            <a:gd name="T76" fmla="*/ 132 w 216"/>
                            <a:gd name="T77" fmla="*/ 13330 h 192"/>
                            <a:gd name="T78" fmla="*/ 213 w 216"/>
                            <a:gd name="T79" fmla="*/ 13322 h 192"/>
                            <a:gd name="T80" fmla="*/ 163 w 216"/>
                            <a:gd name="T81" fmla="*/ 13322 h 192"/>
                            <a:gd name="T82" fmla="*/ 171 w 216"/>
                            <a:gd name="T83" fmla="*/ 13330 h 192"/>
                            <a:gd name="T84" fmla="*/ 175 w 216"/>
                            <a:gd name="T85" fmla="*/ 13337 h 192"/>
                            <a:gd name="T86" fmla="*/ 180 w 216"/>
                            <a:gd name="T87" fmla="*/ 13346 h 192"/>
                            <a:gd name="T88" fmla="*/ 180 w 216"/>
                            <a:gd name="T89" fmla="*/ 13421 h 192"/>
                            <a:gd name="T90" fmla="*/ 216 w 216"/>
                            <a:gd name="T91" fmla="*/ 13421 h 192"/>
                            <a:gd name="T92" fmla="*/ 216 w 216"/>
                            <a:gd name="T93" fmla="*/ 13332 h 192"/>
                            <a:gd name="T94" fmla="*/ 213 w 216"/>
                            <a:gd name="T95" fmla="*/ 13322 h 192"/>
                            <a:gd name="T96" fmla="*/ 154 w 216"/>
                            <a:gd name="T97" fmla="*/ 13274 h 192"/>
                            <a:gd name="T98" fmla="*/ 144 w 216"/>
                            <a:gd name="T99" fmla="*/ 13274 h 192"/>
                            <a:gd name="T100" fmla="*/ 130 w 216"/>
                            <a:gd name="T101" fmla="*/ 13279 h 192"/>
                            <a:gd name="T102" fmla="*/ 123 w 216"/>
                            <a:gd name="T103" fmla="*/ 13284 h 192"/>
                            <a:gd name="T104" fmla="*/ 115 w 216"/>
                            <a:gd name="T105" fmla="*/ 13291 h 192"/>
                            <a:gd name="T106" fmla="*/ 111 w 216"/>
                            <a:gd name="T107" fmla="*/ 13298 h 192"/>
                            <a:gd name="T108" fmla="*/ 101 w 216"/>
                            <a:gd name="T109" fmla="*/ 13318 h 192"/>
                            <a:gd name="T110" fmla="*/ 212 w 216"/>
                            <a:gd name="T111" fmla="*/ 13318 h 192"/>
                            <a:gd name="T112" fmla="*/ 211 w 216"/>
                            <a:gd name="T113" fmla="*/ 13315 h 192"/>
                            <a:gd name="T114" fmla="*/ 204 w 216"/>
                            <a:gd name="T115" fmla="*/ 13301 h 192"/>
                            <a:gd name="T116" fmla="*/ 195 w 216"/>
                            <a:gd name="T117" fmla="*/ 13289 h 192"/>
                            <a:gd name="T118" fmla="*/ 183 w 216"/>
                            <a:gd name="T119" fmla="*/ 13282 h 192"/>
                            <a:gd name="T120" fmla="*/ 168 w 216"/>
                            <a:gd name="T121" fmla="*/ 13277 h 192"/>
                            <a:gd name="T122" fmla="*/ 154 w 216"/>
                            <a:gd name="T123" fmla="*/ 13274 h 192"/>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0" t="0" r="r" b="b"/>
                          <a:pathLst>
                            <a:path w="216" h="192">
                              <a:moveTo>
                                <a:pt x="55" y="10"/>
                              </a:moveTo>
                              <a:lnTo>
                                <a:pt x="41" y="12"/>
                              </a:lnTo>
                              <a:lnTo>
                                <a:pt x="29" y="17"/>
                              </a:lnTo>
                              <a:lnTo>
                                <a:pt x="19" y="27"/>
                              </a:lnTo>
                              <a:lnTo>
                                <a:pt x="12" y="36"/>
                              </a:lnTo>
                              <a:lnTo>
                                <a:pt x="5" y="48"/>
                              </a:lnTo>
                              <a:lnTo>
                                <a:pt x="3" y="60"/>
                              </a:lnTo>
                              <a:lnTo>
                                <a:pt x="0" y="77"/>
                              </a:lnTo>
                              <a:lnTo>
                                <a:pt x="0" y="192"/>
                              </a:lnTo>
                              <a:lnTo>
                                <a:pt x="216" y="192"/>
                              </a:lnTo>
                              <a:lnTo>
                                <a:pt x="216" y="147"/>
                              </a:lnTo>
                              <a:lnTo>
                                <a:pt x="36" y="147"/>
                              </a:lnTo>
                              <a:lnTo>
                                <a:pt x="36" y="80"/>
                              </a:lnTo>
                              <a:lnTo>
                                <a:pt x="39" y="70"/>
                              </a:lnTo>
                              <a:lnTo>
                                <a:pt x="43" y="63"/>
                              </a:lnTo>
                              <a:lnTo>
                                <a:pt x="51" y="58"/>
                              </a:lnTo>
                              <a:lnTo>
                                <a:pt x="60" y="56"/>
                              </a:lnTo>
                              <a:lnTo>
                                <a:pt x="132" y="56"/>
                              </a:lnTo>
                              <a:lnTo>
                                <a:pt x="135" y="53"/>
                              </a:lnTo>
                              <a:lnTo>
                                <a:pt x="144" y="48"/>
                              </a:lnTo>
                              <a:lnTo>
                                <a:pt x="213" y="48"/>
                              </a:lnTo>
                              <a:lnTo>
                                <a:pt x="212" y="44"/>
                              </a:lnTo>
                              <a:lnTo>
                                <a:pt x="101" y="44"/>
                              </a:lnTo>
                              <a:lnTo>
                                <a:pt x="94" y="29"/>
                              </a:lnTo>
                              <a:lnTo>
                                <a:pt x="82" y="20"/>
                              </a:lnTo>
                              <a:lnTo>
                                <a:pt x="70" y="12"/>
                              </a:lnTo>
                              <a:lnTo>
                                <a:pt x="55" y="10"/>
                              </a:lnTo>
                              <a:close/>
                              <a:moveTo>
                                <a:pt x="132" y="56"/>
                              </a:moveTo>
                              <a:lnTo>
                                <a:pt x="60" y="56"/>
                              </a:lnTo>
                              <a:lnTo>
                                <a:pt x="70" y="58"/>
                              </a:lnTo>
                              <a:lnTo>
                                <a:pt x="77" y="63"/>
                              </a:lnTo>
                              <a:lnTo>
                                <a:pt x="84" y="72"/>
                              </a:lnTo>
                              <a:lnTo>
                                <a:pt x="87" y="82"/>
                              </a:lnTo>
                              <a:lnTo>
                                <a:pt x="87" y="147"/>
                              </a:lnTo>
                              <a:lnTo>
                                <a:pt x="123" y="147"/>
                              </a:lnTo>
                              <a:lnTo>
                                <a:pt x="123" y="82"/>
                              </a:lnTo>
                              <a:lnTo>
                                <a:pt x="125" y="68"/>
                              </a:lnTo>
                              <a:lnTo>
                                <a:pt x="130" y="58"/>
                              </a:lnTo>
                              <a:lnTo>
                                <a:pt x="132" y="56"/>
                              </a:lnTo>
                              <a:close/>
                              <a:moveTo>
                                <a:pt x="213" y="48"/>
                              </a:moveTo>
                              <a:lnTo>
                                <a:pt x="163" y="48"/>
                              </a:lnTo>
                              <a:lnTo>
                                <a:pt x="171" y="56"/>
                              </a:lnTo>
                              <a:lnTo>
                                <a:pt x="175" y="63"/>
                              </a:lnTo>
                              <a:lnTo>
                                <a:pt x="180" y="72"/>
                              </a:lnTo>
                              <a:lnTo>
                                <a:pt x="180" y="147"/>
                              </a:lnTo>
                              <a:lnTo>
                                <a:pt x="216" y="147"/>
                              </a:lnTo>
                              <a:lnTo>
                                <a:pt x="216" y="58"/>
                              </a:lnTo>
                              <a:lnTo>
                                <a:pt x="213" y="48"/>
                              </a:lnTo>
                              <a:close/>
                              <a:moveTo>
                                <a:pt x="154" y="0"/>
                              </a:moveTo>
                              <a:lnTo>
                                <a:pt x="144" y="0"/>
                              </a:lnTo>
                              <a:lnTo>
                                <a:pt x="130" y="5"/>
                              </a:lnTo>
                              <a:lnTo>
                                <a:pt x="123" y="10"/>
                              </a:lnTo>
                              <a:lnTo>
                                <a:pt x="115" y="17"/>
                              </a:lnTo>
                              <a:lnTo>
                                <a:pt x="111" y="24"/>
                              </a:lnTo>
                              <a:lnTo>
                                <a:pt x="101" y="44"/>
                              </a:lnTo>
                              <a:lnTo>
                                <a:pt x="212" y="44"/>
                              </a:lnTo>
                              <a:lnTo>
                                <a:pt x="211" y="41"/>
                              </a:lnTo>
                              <a:lnTo>
                                <a:pt x="204" y="27"/>
                              </a:lnTo>
                              <a:lnTo>
                                <a:pt x="195" y="15"/>
                              </a:lnTo>
                              <a:lnTo>
                                <a:pt x="183" y="8"/>
                              </a:lnTo>
                              <a:lnTo>
                                <a:pt x="168" y="3"/>
                              </a:lnTo>
                              <a:lnTo>
                                <a:pt x="154"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AutoShape 2541"/>
                      <wps:cNvSpPr>
                        <a:spLocks noChangeAspect="1" noChangeArrowheads="1"/>
                      </wps:cNvSpPr>
                      <wps:spPr bwMode="auto">
                        <a:xfrm>
                          <a:off x="11491" y="14272"/>
                          <a:ext cx="216" cy="192"/>
                        </a:xfrm>
                        <a:custGeom>
                          <a:avLst/>
                          <a:gdLst>
                            <a:gd name="T0" fmla="*/ 0 w 216"/>
                            <a:gd name="T1" fmla="*/ 13375 h 192"/>
                            <a:gd name="T2" fmla="*/ 3 w 216"/>
                            <a:gd name="T3" fmla="*/ 13334 h 192"/>
                            <a:gd name="T4" fmla="*/ 12 w 216"/>
                            <a:gd name="T5" fmla="*/ 13310 h 192"/>
                            <a:gd name="T6" fmla="*/ 29 w 216"/>
                            <a:gd name="T7" fmla="*/ 13291 h 192"/>
                            <a:gd name="T8" fmla="*/ 55 w 216"/>
                            <a:gd name="T9" fmla="*/ 13284 h 192"/>
                            <a:gd name="T10" fmla="*/ 82 w 216"/>
                            <a:gd name="T11" fmla="*/ 13294 h 192"/>
                            <a:gd name="T12" fmla="*/ 101 w 216"/>
                            <a:gd name="T13" fmla="*/ 13318 h 192"/>
                            <a:gd name="T14" fmla="*/ 111 w 216"/>
                            <a:gd name="T15" fmla="*/ 13298 h 192"/>
                            <a:gd name="T16" fmla="*/ 123 w 216"/>
                            <a:gd name="T17" fmla="*/ 13284 h 192"/>
                            <a:gd name="T18" fmla="*/ 137 w 216"/>
                            <a:gd name="T19" fmla="*/ 13277 h 192"/>
                            <a:gd name="T20" fmla="*/ 154 w 216"/>
                            <a:gd name="T21" fmla="*/ 13274 h 192"/>
                            <a:gd name="T22" fmla="*/ 183 w 216"/>
                            <a:gd name="T23" fmla="*/ 13282 h 192"/>
                            <a:gd name="T24" fmla="*/ 204 w 216"/>
                            <a:gd name="T25" fmla="*/ 13301 h 192"/>
                            <a:gd name="T26" fmla="*/ 216 w 216"/>
                            <a:gd name="T27" fmla="*/ 13332 h 192"/>
                            <a:gd name="T28" fmla="*/ 216 w 216"/>
                            <a:gd name="T29" fmla="*/ 13390 h 192"/>
                            <a:gd name="T30" fmla="*/ 0 w 216"/>
                            <a:gd name="T31" fmla="*/ 13466 h 192"/>
                            <a:gd name="T32" fmla="*/ 87 w 216"/>
                            <a:gd name="T33" fmla="*/ 13421 h 192"/>
                            <a:gd name="T34" fmla="*/ 87 w 216"/>
                            <a:gd name="T35" fmla="*/ 13368 h 192"/>
                            <a:gd name="T36" fmla="*/ 84 w 216"/>
                            <a:gd name="T37" fmla="*/ 13346 h 192"/>
                            <a:gd name="T38" fmla="*/ 70 w 216"/>
                            <a:gd name="T39" fmla="*/ 13332 h 192"/>
                            <a:gd name="T40" fmla="*/ 51 w 216"/>
                            <a:gd name="T41" fmla="*/ 13332 h 192"/>
                            <a:gd name="T42" fmla="*/ 39 w 216"/>
                            <a:gd name="T43" fmla="*/ 13344 h 192"/>
                            <a:gd name="T44" fmla="*/ 36 w 216"/>
                            <a:gd name="T45" fmla="*/ 13368 h 192"/>
                            <a:gd name="T46" fmla="*/ 36 w 216"/>
                            <a:gd name="T47" fmla="*/ 13421 h 192"/>
                            <a:gd name="T48" fmla="*/ 180 w 216"/>
                            <a:gd name="T49" fmla="*/ 13421 h 192"/>
                            <a:gd name="T50" fmla="*/ 180 w 216"/>
                            <a:gd name="T51" fmla="*/ 13356 h 192"/>
                            <a:gd name="T52" fmla="*/ 175 w 216"/>
                            <a:gd name="T53" fmla="*/ 13337 h 192"/>
                            <a:gd name="T54" fmla="*/ 163 w 216"/>
                            <a:gd name="T55" fmla="*/ 13322 h 192"/>
                            <a:gd name="T56" fmla="*/ 144 w 216"/>
                            <a:gd name="T57" fmla="*/ 13322 h 192"/>
                            <a:gd name="T58" fmla="*/ 130 w 216"/>
                            <a:gd name="T59" fmla="*/ 13332 h 192"/>
                            <a:gd name="T60" fmla="*/ 123 w 216"/>
                            <a:gd name="T61" fmla="*/ 13356 h 192"/>
                            <a:gd name="T62" fmla="*/ 123 w 216"/>
                            <a:gd name="T63" fmla="*/ 13421 h 192"/>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192">
                              <a:moveTo>
                                <a:pt x="0" y="-807"/>
                              </a:moveTo>
                              <a:lnTo>
                                <a:pt x="0" y="-898"/>
                              </a:lnTo>
                              <a:lnTo>
                                <a:pt x="0" y="-922"/>
                              </a:lnTo>
                              <a:lnTo>
                                <a:pt x="3" y="-939"/>
                              </a:lnTo>
                              <a:lnTo>
                                <a:pt x="5" y="-951"/>
                              </a:lnTo>
                              <a:lnTo>
                                <a:pt x="12" y="-963"/>
                              </a:lnTo>
                              <a:lnTo>
                                <a:pt x="19" y="-972"/>
                              </a:lnTo>
                              <a:lnTo>
                                <a:pt x="29" y="-982"/>
                              </a:lnTo>
                              <a:lnTo>
                                <a:pt x="41" y="-987"/>
                              </a:lnTo>
                              <a:lnTo>
                                <a:pt x="55" y="-989"/>
                              </a:lnTo>
                              <a:lnTo>
                                <a:pt x="70" y="-987"/>
                              </a:lnTo>
                              <a:lnTo>
                                <a:pt x="82" y="-979"/>
                              </a:lnTo>
                              <a:lnTo>
                                <a:pt x="94" y="-970"/>
                              </a:lnTo>
                              <a:lnTo>
                                <a:pt x="101" y="-955"/>
                              </a:lnTo>
                              <a:lnTo>
                                <a:pt x="106" y="-965"/>
                              </a:lnTo>
                              <a:lnTo>
                                <a:pt x="111" y="-975"/>
                              </a:lnTo>
                              <a:lnTo>
                                <a:pt x="115" y="-982"/>
                              </a:lnTo>
                              <a:lnTo>
                                <a:pt x="123" y="-989"/>
                              </a:lnTo>
                              <a:lnTo>
                                <a:pt x="130" y="-994"/>
                              </a:lnTo>
                              <a:lnTo>
                                <a:pt x="137" y="-996"/>
                              </a:lnTo>
                              <a:lnTo>
                                <a:pt x="144" y="-999"/>
                              </a:lnTo>
                              <a:lnTo>
                                <a:pt x="154" y="-999"/>
                              </a:lnTo>
                              <a:lnTo>
                                <a:pt x="168" y="-996"/>
                              </a:lnTo>
                              <a:lnTo>
                                <a:pt x="183" y="-991"/>
                              </a:lnTo>
                              <a:lnTo>
                                <a:pt x="195" y="-984"/>
                              </a:lnTo>
                              <a:lnTo>
                                <a:pt x="204" y="-972"/>
                              </a:lnTo>
                              <a:lnTo>
                                <a:pt x="211" y="-958"/>
                              </a:lnTo>
                              <a:lnTo>
                                <a:pt x="216" y="-941"/>
                              </a:lnTo>
                              <a:lnTo>
                                <a:pt x="216" y="-922"/>
                              </a:lnTo>
                              <a:lnTo>
                                <a:pt x="216" y="-883"/>
                              </a:lnTo>
                              <a:lnTo>
                                <a:pt x="216" y="-807"/>
                              </a:lnTo>
                              <a:lnTo>
                                <a:pt x="0" y="-807"/>
                              </a:lnTo>
                              <a:moveTo>
                                <a:pt x="36" y="-852"/>
                              </a:moveTo>
                              <a:lnTo>
                                <a:pt x="87" y="-852"/>
                              </a:lnTo>
                              <a:lnTo>
                                <a:pt x="87" y="-883"/>
                              </a:lnTo>
                              <a:lnTo>
                                <a:pt x="87" y="-905"/>
                              </a:lnTo>
                              <a:lnTo>
                                <a:pt x="87" y="-917"/>
                              </a:lnTo>
                              <a:lnTo>
                                <a:pt x="84" y="-927"/>
                              </a:lnTo>
                              <a:lnTo>
                                <a:pt x="77" y="-936"/>
                              </a:lnTo>
                              <a:lnTo>
                                <a:pt x="70" y="-941"/>
                              </a:lnTo>
                              <a:lnTo>
                                <a:pt x="60" y="-943"/>
                              </a:lnTo>
                              <a:lnTo>
                                <a:pt x="51" y="-941"/>
                              </a:lnTo>
                              <a:lnTo>
                                <a:pt x="43" y="-936"/>
                              </a:lnTo>
                              <a:lnTo>
                                <a:pt x="39" y="-929"/>
                              </a:lnTo>
                              <a:lnTo>
                                <a:pt x="36" y="-919"/>
                              </a:lnTo>
                              <a:lnTo>
                                <a:pt x="36" y="-905"/>
                              </a:lnTo>
                              <a:lnTo>
                                <a:pt x="36" y="-879"/>
                              </a:lnTo>
                              <a:lnTo>
                                <a:pt x="36" y="-852"/>
                              </a:lnTo>
                              <a:moveTo>
                                <a:pt x="123" y="-852"/>
                              </a:moveTo>
                              <a:lnTo>
                                <a:pt x="180" y="-852"/>
                              </a:lnTo>
                              <a:lnTo>
                                <a:pt x="180" y="-895"/>
                              </a:lnTo>
                              <a:lnTo>
                                <a:pt x="180" y="-917"/>
                              </a:lnTo>
                              <a:lnTo>
                                <a:pt x="180" y="-927"/>
                              </a:lnTo>
                              <a:lnTo>
                                <a:pt x="175" y="-936"/>
                              </a:lnTo>
                              <a:lnTo>
                                <a:pt x="171" y="-943"/>
                              </a:lnTo>
                              <a:lnTo>
                                <a:pt x="163" y="-951"/>
                              </a:lnTo>
                              <a:lnTo>
                                <a:pt x="151" y="-951"/>
                              </a:lnTo>
                              <a:lnTo>
                                <a:pt x="144" y="-951"/>
                              </a:lnTo>
                              <a:lnTo>
                                <a:pt x="135" y="-946"/>
                              </a:lnTo>
                              <a:lnTo>
                                <a:pt x="130" y="-941"/>
                              </a:lnTo>
                              <a:lnTo>
                                <a:pt x="125" y="-931"/>
                              </a:lnTo>
                              <a:lnTo>
                                <a:pt x="123" y="-917"/>
                              </a:lnTo>
                              <a:lnTo>
                                <a:pt x="123" y="-891"/>
                              </a:lnTo>
                              <a:lnTo>
                                <a:pt x="123" y="-852"/>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EBA87BB" id="Group 29" o:spid="_x0000_s1026" style="position:absolute;margin-left:574.5pt;margin-top:663.65pt;width:10.95pt;height:9.75pt;z-index:-251649024;mso-position-horizontal-relative:page;mso-position-vertical-relative:page" coordorigin="11490,13273" coordsize="219,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">
              <o:lock v:ext="edit" aspectratio="t"/>
              <v:shape id="AutoShape 2542" o:spid="_x0000_s1027" style="position:absolute;left:11491;top:13274;width:216;height:192;visibility:visible;mso-wrap-style:square;v-text-anchor:top" coordsize="216,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" path="m55,10l41,12,29,17,19,27r-7,9l5,48,3,60,,77,,192r216,l216,147r-180,l36,80,39,70r4,-7l51,58r9,-2l132,56r3,-3l144,48r69,l212,44r-111,l94,29,82,20,70,12,55,10xm132,56r-72,l70,58r7,5l84,72r3,10l87,147r36,l123,82r2,-14l130,58r2,-2xm213,48r-50,l171,56r4,7l180,72r,75l216,147r,-89l213,48xm154,l144,,130,5r-7,5l115,17r-4,7l101,44r111,l211,41,204,27,195,15,183,8,168,3,154,xe" fillcolor="#f48534" stroked="f">
                <v:fill opacity="26214f"/>
                <v:path o:connecttype="custom" o:connectlocs="55,13284;41,13286;29,13291;19,13301;12,13310;5,13322;3,13334;0,13351;0,13466;216,13466;216,13421;36,13421;36,13354;39,13344;43,13337;51,13332;60,13330;132,13330;135,13327;144,13322;213,13322;212,13318;101,13318;94,13303;82,13294;70,13286;55,13284;132,13330;60,13330;70,13332;77,13337;84,13346;87,13356;87,13421;123,13421;123,13356;125,13342;130,13332;132,13330;213,13322;163,13322;171,13330;175,13337;180,13346;180,13421;216,13421;216,13332;213,13322;154,13274;144,13274;130,13279;123,13284;115,13291;111,13298;101,13318;212,13318;211,13315;204,13301;195,13289;183,13282;168,13277;154,13274" o:connectangles="0,0,0,0,0,0,0,0,0,0,0,0,0,0,0,0,0,0,0,0,0,0,0,0,0,0,0,0,0,0,0,0,0,0,0,0,0,0,0,0,0,0,0,0,0,0,0,0,0,0,0,0,0,0,0,0,0,0,0,0,0,0"/>
                <o:lock v:ext="edit" aspectratio="t"/>
              </v:shape>
              <v:shape id="AutoShape 2541" o:spid="_x0000_s1028" style="position:absolute;left:11491;top:14272;width:216;height:192;visibility:visible;mso-wrap-style:square;v-text-anchor:top" coordsize="216,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" path="m,-807r,-91l,-922r3,-17l5,-951r7,-12l19,-972r10,-10l41,-987r14,-2l70,-987r12,8l94,-970r7,15l106,-965r5,-10l115,-982r8,-7l130,-994r7,-2l144,-999r10,l168,-996r15,5l195,-984r9,12l211,-958r5,17l216,-922r,39l216,-807,,-807t36,-45l87,-852r,-31l87,-905r,-12l84,-927r-7,-9l70,-941r-10,-2l51,-941r-8,5l39,-929r-3,10l36,-905r,26l36,-852t87,l180,-852r,-43l180,-917r,-10l175,-936r-4,-7l163,-951r-12,l144,-951r-9,5l130,-941r-5,10l123,-917r,26l123,-852e" filled="f" strokecolor="#f48534" strokeweight=".12pt">
                <v:path o:connecttype="custom" o:connectlocs="0,13375;3,13334;12,13310;29,13291;55,13284;82,13294;101,13318;111,13298;123,13284;137,13277;154,13274;183,13282;204,13301;216,13332;216,13390;0,13466;87,13421;87,13368;84,13346;70,13332;51,13332;39,13344;36,13368;36,13421;180,13421;180,13356;175,13337;163,13322;144,13322;130,13332;123,13356;123,13421" o:connectangles="0,0,0,0,0,0,0,0,0,0,0,0,0,0,0,0,0,0,0,0,0,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8480" behindDoc="1" locked="0" layoutInCell="1" allowOverlap="1" wp14:anchorId="557D1304" wp14:editId="2D7CC6A5">
              <wp:simplePos x="0" y="0"/>
              <wp:positionH relativeFrom="page">
                <wp:posOffset>7296150</wp:posOffset>
              </wp:positionH>
              <wp:positionV relativeFrom="page">
                <wp:posOffset>8123555</wp:posOffset>
              </wp:positionV>
              <wp:extent cx="139065" cy="280670"/>
              <wp:effectExtent l="9525" t="8255" r="3810" b="6350"/>
              <wp:wrapNone/>
              <wp:docPr id="26"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80670"/>
                        <a:chOff x="11490" y="12793"/>
                        <a:chExt cx="219" cy="442"/>
                      </a:xfrm>
                    </wpg:grpSpPr>
                    <wps:wsp>
                      <wps:cNvPr id="27" name="AutoShape 2539"/>
                      <wps:cNvSpPr>
                        <a:spLocks noChangeAspect="1" noChangeArrowheads="1"/>
                      </wps:cNvSpPr>
                      <wps:spPr bwMode="auto">
                        <a:xfrm>
                          <a:off x="11491" y="12794"/>
                          <a:ext cx="216" cy="440"/>
                        </a:xfrm>
                        <a:custGeom>
                          <a:avLst/>
                          <a:gdLst>
                            <a:gd name="T0" fmla="*/ 175 w 216"/>
                            <a:gd name="T1" fmla="*/ 13056 h 440"/>
                            <a:gd name="T2" fmla="*/ 139 w 216"/>
                            <a:gd name="T3" fmla="*/ 13082 h 440"/>
                            <a:gd name="T4" fmla="*/ 120 w 216"/>
                            <a:gd name="T5" fmla="*/ 13106 h 440"/>
                            <a:gd name="T6" fmla="*/ 118 w 216"/>
                            <a:gd name="T7" fmla="*/ 13092 h 440"/>
                            <a:gd name="T8" fmla="*/ 101 w 216"/>
                            <a:gd name="T9" fmla="*/ 13061 h 440"/>
                            <a:gd name="T10" fmla="*/ 91 w 216"/>
                            <a:gd name="T11" fmla="*/ 13052 h 440"/>
                            <a:gd name="T12" fmla="*/ 91 w 216"/>
                            <a:gd name="T13" fmla="*/ 13188 h 440"/>
                            <a:gd name="T14" fmla="*/ 36 w 216"/>
                            <a:gd name="T15" fmla="*/ 13128 h 440"/>
                            <a:gd name="T16" fmla="*/ 41 w 216"/>
                            <a:gd name="T17" fmla="*/ 13106 h 440"/>
                            <a:gd name="T18" fmla="*/ 53 w 216"/>
                            <a:gd name="T19" fmla="*/ 13094 h 440"/>
                            <a:gd name="T20" fmla="*/ 87 w 216"/>
                            <a:gd name="T21" fmla="*/ 13104 h 440"/>
                            <a:gd name="T22" fmla="*/ 91 w 216"/>
                            <a:gd name="T23" fmla="*/ 13126 h 440"/>
                            <a:gd name="T24" fmla="*/ 84 w 216"/>
                            <a:gd name="T25" fmla="*/ 13049 h 440"/>
                            <a:gd name="T26" fmla="*/ 51 w 216"/>
                            <a:gd name="T27" fmla="*/ 13046 h 440"/>
                            <a:gd name="T28" fmla="*/ 34 w 216"/>
                            <a:gd name="T29" fmla="*/ 13051 h 440"/>
                            <a:gd name="T30" fmla="*/ 5 w 216"/>
                            <a:gd name="T31" fmla="*/ 13082 h 440"/>
                            <a:gd name="T32" fmla="*/ 0 w 216"/>
                            <a:gd name="T33" fmla="*/ 13135 h 440"/>
                            <a:gd name="T34" fmla="*/ 216 w 216"/>
                            <a:gd name="T35" fmla="*/ 13234 h 440"/>
                            <a:gd name="T36" fmla="*/ 127 w 216"/>
                            <a:gd name="T37" fmla="*/ 13188 h 440"/>
                            <a:gd name="T38" fmla="*/ 130 w 216"/>
                            <a:gd name="T39" fmla="*/ 13154 h 440"/>
                            <a:gd name="T40" fmla="*/ 137 w 216"/>
                            <a:gd name="T41" fmla="*/ 13140 h 440"/>
                            <a:gd name="T42" fmla="*/ 171 w 216"/>
                            <a:gd name="T43" fmla="*/ 13116 h 440"/>
                            <a:gd name="T44" fmla="*/ 216 w 216"/>
                            <a:gd name="T45" fmla="*/ 13082 h 440"/>
                            <a:gd name="T46" fmla="*/ 216 w 216"/>
                            <a:gd name="T47" fmla="*/ 12794 h 440"/>
                            <a:gd name="T48" fmla="*/ 132 w 216"/>
                            <a:gd name="T49" fmla="*/ 12878 h 440"/>
                            <a:gd name="T50" fmla="*/ 51 w 216"/>
                            <a:gd name="T51" fmla="*/ 12912 h 440"/>
                            <a:gd name="T52" fmla="*/ 132 w 216"/>
                            <a:gd name="T53" fmla="*/ 12830 h 440"/>
                            <a:gd name="T54" fmla="*/ 0 w 216"/>
                            <a:gd name="T55" fmla="*/ 12936 h 440"/>
                            <a:gd name="T56" fmla="*/ 216 w 216"/>
                            <a:gd name="T57" fmla="*/ 12977 h 440"/>
                            <a:gd name="T58" fmla="*/ 168 w 216"/>
                            <a:gd name="T59" fmla="*/ 12943 h 440"/>
                            <a:gd name="T60" fmla="*/ 168 w 216"/>
                            <a:gd name="T61" fmla="*/ 12864 h 440"/>
                            <a:gd name="T62" fmla="*/ 216 w 216"/>
                            <a:gd name="T63" fmla="*/ 12794 h 440"/>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440">
                              <a:moveTo>
                                <a:pt x="216" y="233"/>
                              </a:moveTo>
                              <a:lnTo>
                                <a:pt x="175" y="262"/>
                              </a:lnTo>
                              <a:lnTo>
                                <a:pt x="154" y="276"/>
                              </a:lnTo>
                              <a:lnTo>
                                <a:pt x="139" y="288"/>
                              </a:lnTo>
                              <a:lnTo>
                                <a:pt x="130" y="298"/>
                              </a:lnTo>
                              <a:lnTo>
                                <a:pt x="120" y="312"/>
                              </a:lnTo>
                              <a:lnTo>
                                <a:pt x="118" y="300"/>
                              </a:lnTo>
                              <a:lnTo>
                                <a:pt x="118" y="298"/>
                              </a:lnTo>
                              <a:lnTo>
                                <a:pt x="115" y="286"/>
                              </a:lnTo>
                              <a:lnTo>
                                <a:pt x="101" y="267"/>
                              </a:lnTo>
                              <a:lnTo>
                                <a:pt x="94" y="260"/>
                              </a:lnTo>
                              <a:lnTo>
                                <a:pt x="91" y="258"/>
                              </a:lnTo>
                              <a:lnTo>
                                <a:pt x="91" y="332"/>
                              </a:lnTo>
                              <a:lnTo>
                                <a:pt x="91" y="394"/>
                              </a:lnTo>
                              <a:lnTo>
                                <a:pt x="36" y="394"/>
                              </a:lnTo>
                              <a:lnTo>
                                <a:pt x="36" y="334"/>
                              </a:lnTo>
                              <a:lnTo>
                                <a:pt x="39" y="324"/>
                              </a:lnTo>
                              <a:lnTo>
                                <a:pt x="41" y="312"/>
                              </a:lnTo>
                              <a:lnTo>
                                <a:pt x="46" y="305"/>
                              </a:lnTo>
                              <a:lnTo>
                                <a:pt x="53" y="300"/>
                              </a:lnTo>
                              <a:lnTo>
                                <a:pt x="72" y="300"/>
                              </a:lnTo>
                              <a:lnTo>
                                <a:pt x="87" y="310"/>
                              </a:lnTo>
                              <a:lnTo>
                                <a:pt x="89" y="317"/>
                              </a:lnTo>
                              <a:lnTo>
                                <a:pt x="91" y="332"/>
                              </a:lnTo>
                              <a:lnTo>
                                <a:pt x="91" y="258"/>
                              </a:lnTo>
                              <a:lnTo>
                                <a:pt x="84" y="255"/>
                              </a:lnTo>
                              <a:lnTo>
                                <a:pt x="72" y="252"/>
                              </a:lnTo>
                              <a:lnTo>
                                <a:pt x="51" y="252"/>
                              </a:lnTo>
                              <a:lnTo>
                                <a:pt x="43" y="255"/>
                              </a:lnTo>
                              <a:lnTo>
                                <a:pt x="34" y="257"/>
                              </a:lnTo>
                              <a:lnTo>
                                <a:pt x="19" y="267"/>
                              </a:lnTo>
                              <a:lnTo>
                                <a:pt x="5" y="288"/>
                              </a:lnTo>
                              <a:lnTo>
                                <a:pt x="3" y="310"/>
                              </a:lnTo>
                              <a:lnTo>
                                <a:pt x="0" y="341"/>
                              </a:lnTo>
                              <a:lnTo>
                                <a:pt x="0" y="440"/>
                              </a:lnTo>
                              <a:lnTo>
                                <a:pt x="216" y="440"/>
                              </a:lnTo>
                              <a:lnTo>
                                <a:pt x="216" y="394"/>
                              </a:lnTo>
                              <a:lnTo>
                                <a:pt x="127" y="394"/>
                              </a:lnTo>
                              <a:lnTo>
                                <a:pt x="127" y="370"/>
                              </a:lnTo>
                              <a:lnTo>
                                <a:pt x="130" y="360"/>
                              </a:lnTo>
                              <a:lnTo>
                                <a:pt x="132" y="353"/>
                              </a:lnTo>
                              <a:lnTo>
                                <a:pt x="137" y="346"/>
                              </a:lnTo>
                              <a:lnTo>
                                <a:pt x="149" y="336"/>
                              </a:lnTo>
                              <a:lnTo>
                                <a:pt x="171" y="322"/>
                              </a:lnTo>
                              <a:lnTo>
                                <a:pt x="184" y="312"/>
                              </a:lnTo>
                              <a:lnTo>
                                <a:pt x="216" y="288"/>
                              </a:lnTo>
                              <a:lnTo>
                                <a:pt x="216" y="233"/>
                              </a:lnTo>
                              <a:moveTo>
                                <a:pt x="216" y="0"/>
                              </a:moveTo>
                              <a:lnTo>
                                <a:pt x="132" y="36"/>
                              </a:lnTo>
                              <a:lnTo>
                                <a:pt x="132" y="84"/>
                              </a:lnTo>
                              <a:lnTo>
                                <a:pt x="132" y="149"/>
                              </a:lnTo>
                              <a:lnTo>
                                <a:pt x="51" y="118"/>
                              </a:lnTo>
                              <a:lnTo>
                                <a:pt x="132" y="84"/>
                              </a:lnTo>
                              <a:lnTo>
                                <a:pt x="132" y="36"/>
                              </a:lnTo>
                              <a:lnTo>
                                <a:pt x="0" y="92"/>
                              </a:lnTo>
                              <a:lnTo>
                                <a:pt x="0" y="142"/>
                              </a:lnTo>
                              <a:lnTo>
                                <a:pt x="216" y="231"/>
                              </a:lnTo>
                              <a:lnTo>
                                <a:pt x="216" y="183"/>
                              </a:lnTo>
                              <a:lnTo>
                                <a:pt x="168" y="164"/>
                              </a:lnTo>
                              <a:lnTo>
                                <a:pt x="168" y="149"/>
                              </a:lnTo>
                              <a:lnTo>
                                <a:pt x="168" y="84"/>
                              </a:lnTo>
                              <a:lnTo>
                                <a:pt x="168" y="70"/>
                              </a:lnTo>
                              <a:lnTo>
                                <a:pt x="216" y="51"/>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 name="AutoShape 2538"/>
                      <wps:cNvSpPr>
                        <a:spLocks noChangeAspect="1" noChangeArrowheads="1"/>
                      </wps:cNvSpPr>
                      <wps:spPr bwMode="auto">
                        <a:xfrm>
                          <a:off x="11491" y="13792"/>
                          <a:ext cx="216" cy="440"/>
                        </a:xfrm>
                        <a:custGeom>
                          <a:avLst/>
                          <a:gdLst>
                            <a:gd name="T0" fmla="*/ 0 w 216"/>
                            <a:gd name="T1" fmla="*/ 13234 h 440"/>
                            <a:gd name="T2" fmla="*/ 3 w 216"/>
                            <a:gd name="T3" fmla="*/ 13104 h 440"/>
                            <a:gd name="T4" fmla="*/ 10 w 216"/>
                            <a:gd name="T5" fmla="*/ 13075 h 440"/>
                            <a:gd name="T6" fmla="*/ 19 w 216"/>
                            <a:gd name="T7" fmla="*/ 13061 h 440"/>
                            <a:gd name="T8" fmla="*/ 34 w 216"/>
                            <a:gd name="T9" fmla="*/ 13051 h 440"/>
                            <a:gd name="T10" fmla="*/ 51 w 216"/>
                            <a:gd name="T11" fmla="*/ 13046 h 440"/>
                            <a:gd name="T12" fmla="*/ 72 w 216"/>
                            <a:gd name="T13" fmla="*/ 13046 h 440"/>
                            <a:gd name="T14" fmla="*/ 94 w 216"/>
                            <a:gd name="T15" fmla="*/ 13054 h 440"/>
                            <a:gd name="T16" fmla="*/ 108 w 216"/>
                            <a:gd name="T17" fmla="*/ 13070 h 440"/>
                            <a:gd name="T18" fmla="*/ 118 w 216"/>
                            <a:gd name="T19" fmla="*/ 13092 h 440"/>
                            <a:gd name="T20" fmla="*/ 130 w 216"/>
                            <a:gd name="T21" fmla="*/ 13092 h 440"/>
                            <a:gd name="T22" fmla="*/ 154 w 216"/>
                            <a:gd name="T23" fmla="*/ 13070 h 440"/>
                            <a:gd name="T24" fmla="*/ 216 w 216"/>
                            <a:gd name="T25" fmla="*/ 13027 h 440"/>
                            <a:gd name="T26" fmla="*/ 171 w 216"/>
                            <a:gd name="T27" fmla="*/ 13116 h 440"/>
                            <a:gd name="T28" fmla="*/ 137 w 216"/>
                            <a:gd name="T29" fmla="*/ 13140 h 440"/>
                            <a:gd name="T30" fmla="*/ 130 w 216"/>
                            <a:gd name="T31" fmla="*/ 13154 h 440"/>
                            <a:gd name="T32" fmla="*/ 127 w 216"/>
                            <a:gd name="T33" fmla="*/ 13178 h 440"/>
                            <a:gd name="T34" fmla="*/ 216 w 216"/>
                            <a:gd name="T35" fmla="*/ 13188 h 440"/>
                            <a:gd name="T36" fmla="*/ 91 w 216"/>
                            <a:gd name="T37" fmla="*/ 13188 h 440"/>
                            <a:gd name="T38" fmla="*/ 91 w 216"/>
                            <a:gd name="T39" fmla="*/ 13126 h 440"/>
                            <a:gd name="T40" fmla="*/ 87 w 216"/>
                            <a:gd name="T41" fmla="*/ 13104 h 440"/>
                            <a:gd name="T42" fmla="*/ 72 w 216"/>
                            <a:gd name="T43" fmla="*/ 13094 h 440"/>
                            <a:gd name="T44" fmla="*/ 53 w 216"/>
                            <a:gd name="T45" fmla="*/ 13094 h 440"/>
                            <a:gd name="T46" fmla="*/ 41 w 216"/>
                            <a:gd name="T47" fmla="*/ 13106 h 440"/>
                            <a:gd name="T48" fmla="*/ 36 w 216"/>
                            <a:gd name="T49" fmla="*/ 13128 h 440"/>
                            <a:gd name="T50" fmla="*/ 36 w 216"/>
                            <a:gd name="T51" fmla="*/ 13188 h 440"/>
                            <a:gd name="T52" fmla="*/ 216 w 216"/>
                            <a:gd name="T53" fmla="*/ 12794 h 440"/>
                            <a:gd name="T54" fmla="*/ 168 w 216"/>
                            <a:gd name="T55" fmla="*/ 12864 h 440"/>
                            <a:gd name="T56" fmla="*/ 216 w 216"/>
                            <a:gd name="T57" fmla="*/ 12977 h 440"/>
                            <a:gd name="T58" fmla="*/ 0 w 216"/>
                            <a:gd name="T59" fmla="*/ 12936 h 440"/>
                            <a:gd name="T60" fmla="*/ 216 w 216"/>
                            <a:gd name="T61" fmla="*/ 12794 h 440"/>
                            <a:gd name="T62" fmla="*/ 51 w 216"/>
                            <a:gd name="T63" fmla="*/ 12912 h 440"/>
                            <a:gd name="T64" fmla="*/ 132 w 216"/>
                            <a:gd name="T65" fmla="*/ 12878 h 44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16" h="440">
                              <a:moveTo>
                                <a:pt x="216" y="-559"/>
                              </a:moveTo>
                              <a:lnTo>
                                <a:pt x="0" y="-559"/>
                              </a:lnTo>
                              <a:lnTo>
                                <a:pt x="0" y="-658"/>
                              </a:lnTo>
                              <a:lnTo>
                                <a:pt x="3" y="-689"/>
                              </a:lnTo>
                              <a:lnTo>
                                <a:pt x="5" y="-711"/>
                              </a:lnTo>
                              <a:lnTo>
                                <a:pt x="10" y="-718"/>
                              </a:lnTo>
                              <a:lnTo>
                                <a:pt x="15" y="-725"/>
                              </a:lnTo>
                              <a:lnTo>
                                <a:pt x="19" y="-732"/>
                              </a:lnTo>
                              <a:lnTo>
                                <a:pt x="27" y="-737"/>
                              </a:lnTo>
                              <a:lnTo>
                                <a:pt x="34" y="-742"/>
                              </a:lnTo>
                              <a:lnTo>
                                <a:pt x="43" y="-744"/>
                              </a:lnTo>
                              <a:lnTo>
                                <a:pt x="51" y="-747"/>
                              </a:lnTo>
                              <a:lnTo>
                                <a:pt x="60" y="-747"/>
                              </a:lnTo>
                              <a:lnTo>
                                <a:pt x="72" y="-747"/>
                              </a:lnTo>
                              <a:lnTo>
                                <a:pt x="84" y="-744"/>
                              </a:lnTo>
                              <a:lnTo>
                                <a:pt x="94" y="-739"/>
                              </a:lnTo>
                              <a:lnTo>
                                <a:pt x="101" y="-732"/>
                              </a:lnTo>
                              <a:lnTo>
                                <a:pt x="108" y="-723"/>
                              </a:lnTo>
                              <a:lnTo>
                                <a:pt x="115" y="-713"/>
                              </a:lnTo>
                              <a:lnTo>
                                <a:pt x="118" y="-701"/>
                              </a:lnTo>
                              <a:lnTo>
                                <a:pt x="120" y="-687"/>
                              </a:lnTo>
                              <a:lnTo>
                                <a:pt x="130" y="-701"/>
                              </a:lnTo>
                              <a:lnTo>
                                <a:pt x="139" y="-711"/>
                              </a:lnTo>
                              <a:lnTo>
                                <a:pt x="154" y="-723"/>
                              </a:lnTo>
                              <a:lnTo>
                                <a:pt x="175" y="-737"/>
                              </a:lnTo>
                              <a:lnTo>
                                <a:pt x="216" y="-766"/>
                              </a:lnTo>
                              <a:lnTo>
                                <a:pt x="216" y="-711"/>
                              </a:lnTo>
                              <a:lnTo>
                                <a:pt x="171" y="-677"/>
                              </a:lnTo>
                              <a:lnTo>
                                <a:pt x="149" y="-663"/>
                              </a:lnTo>
                              <a:lnTo>
                                <a:pt x="137" y="-653"/>
                              </a:lnTo>
                              <a:lnTo>
                                <a:pt x="132" y="-646"/>
                              </a:lnTo>
                              <a:lnTo>
                                <a:pt x="130" y="-639"/>
                              </a:lnTo>
                              <a:lnTo>
                                <a:pt x="127" y="-629"/>
                              </a:lnTo>
                              <a:lnTo>
                                <a:pt x="127" y="-615"/>
                              </a:lnTo>
                              <a:lnTo>
                                <a:pt x="127" y="-605"/>
                              </a:lnTo>
                              <a:lnTo>
                                <a:pt x="216" y="-605"/>
                              </a:lnTo>
                              <a:lnTo>
                                <a:pt x="216" y="-559"/>
                              </a:lnTo>
                              <a:moveTo>
                                <a:pt x="91" y="-605"/>
                              </a:moveTo>
                              <a:lnTo>
                                <a:pt x="91" y="-639"/>
                              </a:lnTo>
                              <a:lnTo>
                                <a:pt x="91" y="-667"/>
                              </a:lnTo>
                              <a:lnTo>
                                <a:pt x="89" y="-682"/>
                              </a:lnTo>
                              <a:lnTo>
                                <a:pt x="87" y="-689"/>
                              </a:lnTo>
                              <a:lnTo>
                                <a:pt x="79" y="-694"/>
                              </a:lnTo>
                              <a:lnTo>
                                <a:pt x="72" y="-699"/>
                              </a:lnTo>
                              <a:lnTo>
                                <a:pt x="63" y="-699"/>
                              </a:lnTo>
                              <a:lnTo>
                                <a:pt x="53" y="-699"/>
                              </a:lnTo>
                              <a:lnTo>
                                <a:pt x="46" y="-694"/>
                              </a:lnTo>
                              <a:lnTo>
                                <a:pt x="41" y="-687"/>
                              </a:lnTo>
                              <a:lnTo>
                                <a:pt x="39" y="-675"/>
                              </a:lnTo>
                              <a:lnTo>
                                <a:pt x="36" y="-665"/>
                              </a:lnTo>
                              <a:lnTo>
                                <a:pt x="36" y="-641"/>
                              </a:lnTo>
                              <a:lnTo>
                                <a:pt x="36" y="-605"/>
                              </a:lnTo>
                              <a:lnTo>
                                <a:pt x="91" y="-605"/>
                              </a:lnTo>
                              <a:moveTo>
                                <a:pt x="216" y="-999"/>
                              </a:moveTo>
                              <a:lnTo>
                                <a:pt x="216" y="-948"/>
                              </a:lnTo>
                              <a:lnTo>
                                <a:pt x="168" y="-929"/>
                              </a:lnTo>
                              <a:lnTo>
                                <a:pt x="168" y="-835"/>
                              </a:lnTo>
                              <a:lnTo>
                                <a:pt x="216" y="-816"/>
                              </a:lnTo>
                              <a:lnTo>
                                <a:pt x="216" y="-768"/>
                              </a:lnTo>
                              <a:lnTo>
                                <a:pt x="0" y="-857"/>
                              </a:lnTo>
                              <a:lnTo>
                                <a:pt x="0" y="-907"/>
                              </a:lnTo>
                              <a:lnTo>
                                <a:pt x="216" y="-999"/>
                              </a:lnTo>
                              <a:moveTo>
                                <a:pt x="132" y="-915"/>
                              </a:moveTo>
                              <a:lnTo>
                                <a:pt x="51" y="-881"/>
                              </a:lnTo>
                              <a:lnTo>
                                <a:pt x="132" y="-850"/>
                              </a:lnTo>
                              <a:lnTo>
                                <a:pt x="132" y="-91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2C8E653" id="Group 26" o:spid="_x0000_s1026" style="position:absolute;margin-left:574.5pt;margin-top:639.65pt;width:10.95pt;height:22.1pt;z-index:-251648000;mso-position-horizontal-relative:page;mso-position-vertical-relative:page" coordorigin="11490,12793" coordsize="219,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">
              <o:lock v:ext="edit" aspectratio="t"/>
              <v:shape id="AutoShape 2539" o:spid="_x0000_s1027" style="position:absolute;left:11491;top:12794;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" path="m216,233r-41,29l154,276r-15,12l130,298r-10,14l118,300r,-2l115,286,101,267r-7,-7l91,258r,74l91,394r-55,l36,334r3,-10l41,312r5,-7l53,300r19,l87,310r2,7l91,332r,-74l84,255,72,252r-21,l43,255r-9,2l19,267,5,288,3,310,,341r,99l216,440r,-46l127,394r,-24l130,360r2,-7l137,346r12,-10l171,322r13,-10l216,288r,-55m216,l132,36r,48l132,149,51,118,132,84r,-48l,92r,50l216,231r,-48l168,164r,-15l168,84r,-14l216,51,216,e" fillcolor="#f48534" stroked="f">
                <v:fill opacity="26214f"/>
                <v:path o:connecttype="custom" o:connectlocs="175,13056;139,13082;120,13106;118,13092;101,13061;91,13052;91,13188;36,13128;41,13106;53,13094;87,13104;91,13126;84,13049;51,13046;34,13051;5,13082;0,13135;216,13234;127,13188;130,13154;137,13140;171,13116;216,13082;216,12794;132,12878;51,12912;132,12830;0,12936;216,12977;168,12943;168,12864;216,12794" o:connectangles="0,0,0,0,0,0,0,0,0,0,0,0,0,0,0,0,0,0,0,0,0,0,0,0,0,0,0,0,0,0,0,0"/>
                <o:lock v:ext="edit" aspectratio="t"/>
              </v:shape>
              <v:shape id="AutoShape 2538" o:spid="_x0000_s1028" style="position:absolute;left:11491;top:13792;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" path="m216,-559l,-559r,-99l3,-689r2,-22l10,-718r5,-7l19,-732r8,-5l34,-742r9,-2l51,-747r9,l72,-747r12,3l94,-739r7,7l108,-723r7,10l118,-701r2,14l130,-701r9,-10l154,-723r21,-14l216,-766r,55l171,-677r-22,14l137,-653r-5,7l130,-639r-3,10l127,-615r,10l216,-605r,46m91,-605r,-34l91,-667r-2,-15l87,-689r-8,-5l72,-699r-9,l53,-699r-7,5l41,-687r-2,12l36,-665r,24l36,-605r55,m216,-999r,51l168,-929r,94l216,-816r,48l,-857r,-50l216,-999t-84,84l51,-881r81,31l132,-915e" filled="f" strokecolor="#f48534" strokeweight=".12pt">
                <v:path o:connecttype="custom" o:connectlocs="0,13234;3,13104;10,13075;19,13061;34,13051;51,13046;72,13046;94,13054;108,13070;118,13092;130,13092;154,13070;216,13027;171,13116;137,13140;130,13154;127,13178;216,13188;91,13188;91,13126;87,13104;72,13094;53,13094;41,13106;36,13128;36,13188;216,12794;168,12864;216,12977;0,12936;216,12794;51,12912;132,12878" o:connectangles="0,0,0,0,0,0,0,0,0,0,0,0,0,0,0,0,0,0,0,0,0,0,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9504" behindDoc="1" locked="0" layoutInCell="1" allowOverlap="1" wp14:anchorId="136148BD" wp14:editId="0D714483">
              <wp:simplePos x="0" y="0"/>
              <wp:positionH relativeFrom="page">
                <wp:posOffset>7296150</wp:posOffset>
              </wp:positionH>
              <wp:positionV relativeFrom="page">
                <wp:posOffset>7846060</wp:posOffset>
              </wp:positionV>
              <wp:extent cx="139065" cy="262255"/>
              <wp:effectExtent l="9525" t="16510" r="3810" b="6985"/>
              <wp:wrapNone/>
              <wp:docPr id="23" name="Group 2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62255"/>
                        <a:chOff x="11490" y="12356"/>
                        <a:chExt cx="219" cy="413"/>
                      </a:xfrm>
                    </wpg:grpSpPr>
                    <wps:wsp>
                      <wps:cNvPr id="24" name="AutoShape 2536"/>
                      <wps:cNvSpPr>
                        <a:spLocks noChangeAspect="1" noChangeArrowheads="1"/>
                      </wps:cNvSpPr>
                      <wps:spPr bwMode="auto">
                        <a:xfrm>
                          <a:off x="11491" y="12357"/>
                          <a:ext cx="216" cy="411"/>
                        </a:xfrm>
                        <a:custGeom>
                          <a:avLst/>
                          <a:gdLst>
                            <a:gd name="T0" fmla="*/ 216 w 216"/>
                            <a:gd name="T1" fmla="*/ 12562 h 411"/>
                            <a:gd name="T2" fmla="*/ 175 w 216"/>
                            <a:gd name="T3" fmla="*/ 12590 h 411"/>
                            <a:gd name="T4" fmla="*/ 154 w 216"/>
                            <a:gd name="T5" fmla="*/ 12605 h 411"/>
                            <a:gd name="T6" fmla="*/ 139 w 216"/>
                            <a:gd name="T7" fmla="*/ 12617 h 411"/>
                            <a:gd name="T8" fmla="*/ 130 w 216"/>
                            <a:gd name="T9" fmla="*/ 12626 h 411"/>
                            <a:gd name="T10" fmla="*/ 120 w 216"/>
                            <a:gd name="T11" fmla="*/ 12641 h 411"/>
                            <a:gd name="T12" fmla="*/ 118 w 216"/>
                            <a:gd name="T13" fmla="*/ 12629 h 411"/>
                            <a:gd name="T14" fmla="*/ 118 w 216"/>
                            <a:gd name="T15" fmla="*/ 12626 h 411"/>
                            <a:gd name="T16" fmla="*/ 115 w 216"/>
                            <a:gd name="T17" fmla="*/ 12614 h 411"/>
                            <a:gd name="T18" fmla="*/ 101 w 216"/>
                            <a:gd name="T19" fmla="*/ 12595 h 411"/>
                            <a:gd name="T20" fmla="*/ 94 w 216"/>
                            <a:gd name="T21" fmla="*/ 12588 h 411"/>
                            <a:gd name="T22" fmla="*/ 91 w 216"/>
                            <a:gd name="T23" fmla="*/ 12587 h 411"/>
                            <a:gd name="T24" fmla="*/ 91 w 216"/>
                            <a:gd name="T25" fmla="*/ 12660 h 411"/>
                            <a:gd name="T26" fmla="*/ 91 w 216"/>
                            <a:gd name="T27" fmla="*/ 12722 h 411"/>
                            <a:gd name="T28" fmla="*/ 36 w 216"/>
                            <a:gd name="T29" fmla="*/ 12722 h 411"/>
                            <a:gd name="T30" fmla="*/ 36 w 216"/>
                            <a:gd name="T31" fmla="*/ 12662 h 411"/>
                            <a:gd name="T32" fmla="*/ 41 w 216"/>
                            <a:gd name="T33" fmla="*/ 12643 h 411"/>
                            <a:gd name="T34" fmla="*/ 46 w 216"/>
                            <a:gd name="T35" fmla="*/ 12634 h 411"/>
                            <a:gd name="T36" fmla="*/ 53 w 216"/>
                            <a:gd name="T37" fmla="*/ 12629 h 411"/>
                            <a:gd name="T38" fmla="*/ 72 w 216"/>
                            <a:gd name="T39" fmla="*/ 12629 h 411"/>
                            <a:gd name="T40" fmla="*/ 87 w 216"/>
                            <a:gd name="T41" fmla="*/ 12638 h 411"/>
                            <a:gd name="T42" fmla="*/ 89 w 216"/>
                            <a:gd name="T43" fmla="*/ 12646 h 411"/>
                            <a:gd name="T44" fmla="*/ 91 w 216"/>
                            <a:gd name="T45" fmla="*/ 12660 h 411"/>
                            <a:gd name="T46" fmla="*/ 91 w 216"/>
                            <a:gd name="T47" fmla="*/ 12587 h 411"/>
                            <a:gd name="T48" fmla="*/ 84 w 216"/>
                            <a:gd name="T49" fmla="*/ 12583 h 411"/>
                            <a:gd name="T50" fmla="*/ 72 w 216"/>
                            <a:gd name="T51" fmla="*/ 12581 h 411"/>
                            <a:gd name="T52" fmla="*/ 51 w 216"/>
                            <a:gd name="T53" fmla="*/ 12581 h 411"/>
                            <a:gd name="T54" fmla="*/ 43 w 216"/>
                            <a:gd name="T55" fmla="*/ 12583 h 411"/>
                            <a:gd name="T56" fmla="*/ 34 w 216"/>
                            <a:gd name="T57" fmla="*/ 12586 h 411"/>
                            <a:gd name="T58" fmla="*/ 19 w 216"/>
                            <a:gd name="T59" fmla="*/ 12595 h 411"/>
                            <a:gd name="T60" fmla="*/ 5 w 216"/>
                            <a:gd name="T61" fmla="*/ 12617 h 411"/>
                            <a:gd name="T62" fmla="*/ 3 w 216"/>
                            <a:gd name="T63" fmla="*/ 12638 h 411"/>
                            <a:gd name="T64" fmla="*/ 0 w 216"/>
                            <a:gd name="T65" fmla="*/ 12672 h 411"/>
                            <a:gd name="T66" fmla="*/ 0 w 216"/>
                            <a:gd name="T67" fmla="*/ 12768 h 411"/>
                            <a:gd name="T68" fmla="*/ 216 w 216"/>
                            <a:gd name="T69" fmla="*/ 12768 h 411"/>
                            <a:gd name="T70" fmla="*/ 216 w 216"/>
                            <a:gd name="T71" fmla="*/ 12722 h 411"/>
                            <a:gd name="T72" fmla="*/ 127 w 216"/>
                            <a:gd name="T73" fmla="*/ 12722 h 411"/>
                            <a:gd name="T74" fmla="*/ 127 w 216"/>
                            <a:gd name="T75" fmla="*/ 12698 h 411"/>
                            <a:gd name="T76" fmla="*/ 130 w 216"/>
                            <a:gd name="T77" fmla="*/ 12689 h 411"/>
                            <a:gd name="T78" fmla="*/ 132 w 216"/>
                            <a:gd name="T79" fmla="*/ 12682 h 411"/>
                            <a:gd name="T80" fmla="*/ 137 w 216"/>
                            <a:gd name="T81" fmla="*/ 12674 h 411"/>
                            <a:gd name="T82" fmla="*/ 149 w 216"/>
                            <a:gd name="T83" fmla="*/ 12667 h 411"/>
                            <a:gd name="T84" fmla="*/ 171 w 216"/>
                            <a:gd name="T85" fmla="*/ 12650 h 411"/>
                            <a:gd name="T86" fmla="*/ 184 w 216"/>
                            <a:gd name="T87" fmla="*/ 12641 h 411"/>
                            <a:gd name="T88" fmla="*/ 216 w 216"/>
                            <a:gd name="T89" fmla="*/ 12617 h 411"/>
                            <a:gd name="T90" fmla="*/ 216 w 216"/>
                            <a:gd name="T91" fmla="*/ 12562 h 411"/>
                            <a:gd name="T92" fmla="*/ 216 w 216"/>
                            <a:gd name="T93" fmla="*/ 12442 h 411"/>
                            <a:gd name="T94" fmla="*/ 125 w 216"/>
                            <a:gd name="T95" fmla="*/ 12442 h 411"/>
                            <a:gd name="T96" fmla="*/ 0 w 216"/>
                            <a:gd name="T97" fmla="*/ 12358 h 411"/>
                            <a:gd name="T98" fmla="*/ 0 w 216"/>
                            <a:gd name="T99" fmla="*/ 12410 h 411"/>
                            <a:gd name="T100" fmla="*/ 87 w 216"/>
                            <a:gd name="T101" fmla="*/ 12463 h 411"/>
                            <a:gd name="T102" fmla="*/ 0 w 216"/>
                            <a:gd name="T103" fmla="*/ 12518 h 411"/>
                            <a:gd name="T104" fmla="*/ 0 w 216"/>
                            <a:gd name="T105" fmla="*/ 12574 h 411"/>
                            <a:gd name="T106" fmla="*/ 125 w 216"/>
                            <a:gd name="T107" fmla="*/ 12487 h 411"/>
                            <a:gd name="T108" fmla="*/ 216 w 216"/>
                            <a:gd name="T109" fmla="*/ 12487 h 411"/>
                            <a:gd name="T110" fmla="*/ 216 w 216"/>
                            <a:gd name="T111" fmla="*/ 12442 h 411"/>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Lst>
                          <a:ahLst/>
                          <a:cxnLst>
                            <a:cxn ang="T112">
                              <a:pos x="T0" y="T1"/>
                            </a:cxn>
                            <a:cxn ang="T113">
                              <a:pos x="T2" y="T3"/>
                            </a:cxn>
                            <a:cxn ang="T114">
                              <a:pos x="T4" y="T5"/>
                            </a:cxn>
                            <a:cxn ang="T115">
                              <a:pos x="T6" y="T7"/>
                            </a:cxn>
                            <a:cxn ang="T116">
                              <a:pos x="T8" y="T9"/>
                            </a:cxn>
                            <a:cxn ang="T117">
                              <a:pos x="T10" y="T11"/>
                            </a:cxn>
                            <a:cxn ang="T118">
                              <a:pos x="T12" y="T13"/>
                            </a:cxn>
                            <a:cxn ang="T119">
                              <a:pos x="T14" y="T15"/>
                            </a:cxn>
                            <a:cxn ang="T120">
                              <a:pos x="T16" y="T17"/>
                            </a:cxn>
                            <a:cxn ang="T121">
                              <a:pos x="T18" y="T19"/>
                            </a:cxn>
                            <a:cxn ang="T122">
                              <a:pos x="T20" y="T21"/>
                            </a:cxn>
                            <a:cxn ang="T123">
                              <a:pos x="T22" y="T23"/>
                            </a:cxn>
                            <a:cxn ang="T124">
                              <a:pos x="T24" y="T25"/>
                            </a:cxn>
                            <a:cxn ang="T125">
                              <a:pos x="T26" y="T27"/>
                            </a:cxn>
                            <a:cxn ang="T126">
                              <a:pos x="T28" y="T29"/>
                            </a:cxn>
                            <a:cxn ang="T127">
                              <a:pos x="T30" y="T31"/>
                            </a:cxn>
                            <a:cxn ang="T128">
                              <a:pos x="T32" y="T33"/>
                            </a:cxn>
                            <a:cxn ang="T129">
                              <a:pos x="T34" y="T35"/>
                            </a:cxn>
                            <a:cxn ang="T130">
                              <a:pos x="T36" y="T37"/>
                            </a:cxn>
                            <a:cxn ang="T131">
                              <a:pos x="T38" y="T39"/>
                            </a:cxn>
                            <a:cxn ang="T132">
                              <a:pos x="T40" y="T41"/>
                            </a:cxn>
                            <a:cxn ang="T133">
                              <a:pos x="T42" y="T43"/>
                            </a:cxn>
                            <a:cxn ang="T134">
                              <a:pos x="T44" y="T45"/>
                            </a:cxn>
                            <a:cxn ang="T135">
                              <a:pos x="T46" y="T47"/>
                            </a:cxn>
                            <a:cxn ang="T136">
                              <a:pos x="T48" y="T49"/>
                            </a:cxn>
                            <a:cxn ang="T137">
                              <a:pos x="T50" y="T51"/>
                            </a:cxn>
                            <a:cxn ang="T138">
                              <a:pos x="T52" y="T53"/>
                            </a:cxn>
                            <a:cxn ang="T139">
                              <a:pos x="T54" y="T55"/>
                            </a:cxn>
                            <a:cxn ang="T140">
                              <a:pos x="T56" y="T57"/>
                            </a:cxn>
                            <a:cxn ang="T141">
                              <a:pos x="T58" y="T59"/>
                            </a:cxn>
                            <a:cxn ang="T142">
                              <a:pos x="T60" y="T61"/>
                            </a:cxn>
                            <a:cxn ang="T143">
                              <a:pos x="T62" y="T63"/>
                            </a:cxn>
                            <a:cxn ang="T144">
                              <a:pos x="T64" y="T65"/>
                            </a:cxn>
                            <a:cxn ang="T145">
                              <a:pos x="T66" y="T67"/>
                            </a:cxn>
                            <a:cxn ang="T146">
                              <a:pos x="T68" y="T69"/>
                            </a:cxn>
                            <a:cxn ang="T147">
                              <a:pos x="T70" y="T71"/>
                            </a:cxn>
                            <a:cxn ang="T148">
                              <a:pos x="T72" y="T73"/>
                            </a:cxn>
                            <a:cxn ang="T149">
                              <a:pos x="T74" y="T75"/>
                            </a:cxn>
                            <a:cxn ang="T150">
                              <a:pos x="T76" y="T77"/>
                            </a:cxn>
                            <a:cxn ang="T151">
                              <a:pos x="T78" y="T79"/>
                            </a:cxn>
                            <a:cxn ang="T152">
                              <a:pos x="T80" y="T81"/>
                            </a:cxn>
                            <a:cxn ang="T153">
                              <a:pos x="T82" y="T83"/>
                            </a:cxn>
                            <a:cxn ang="T154">
                              <a:pos x="T84" y="T85"/>
                            </a:cxn>
                            <a:cxn ang="T155">
                              <a:pos x="T86" y="T87"/>
                            </a:cxn>
                            <a:cxn ang="T156">
                              <a:pos x="T88" y="T89"/>
                            </a:cxn>
                            <a:cxn ang="T157">
                              <a:pos x="T90" y="T91"/>
                            </a:cxn>
                            <a:cxn ang="T158">
                              <a:pos x="T92" y="T93"/>
                            </a:cxn>
                            <a:cxn ang="T159">
                              <a:pos x="T94" y="T95"/>
                            </a:cxn>
                            <a:cxn ang="T160">
                              <a:pos x="T96" y="T97"/>
                            </a:cxn>
                            <a:cxn ang="T161">
                              <a:pos x="T98" y="T99"/>
                            </a:cxn>
                            <a:cxn ang="T162">
                              <a:pos x="T100" y="T101"/>
                            </a:cxn>
                            <a:cxn ang="T163">
                              <a:pos x="T102" y="T103"/>
                            </a:cxn>
                            <a:cxn ang="T164">
                              <a:pos x="T104" y="T105"/>
                            </a:cxn>
                            <a:cxn ang="T165">
                              <a:pos x="T106" y="T107"/>
                            </a:cxn>
                            <a:cxn ang="T166">
                              <a:pos x="T108" y="T109"/>
                            </a:cxn>
                            <a:cxn ang="T167">
                              <a:pos x="T110" y="T111"/>
                            </a:cxn>
                          </a:cxnLst>
                          <a:rect l="0" t="0" r="r" b="b"/>
                          <a:pathLst>
                            <a:path w="216" h="411">
                              <a:moveTo>
                                <a:pt x="216" y="204"/>
                              </a:moveTo>
                              <a:lnTo>
                                <a:pt x="175" y="232"/>
                              </a:lnTo>
                              <a:lnTo>
                                <a:pt x="154" y="247"/>
                              </a:lnTo>
                              <a:lnTo>
                                <a:pt x="139" y="259"/>
                              </a:lnTo>
                              <a:lnTo>
                                <a:pt x="130" y="268"/>
                              </a:lnTo>
                              <a:lnTo>
                                <a:pt x="120" y="283"/>
                              </a:lnTo>
                              <a:lnTo>
                                <a:pt x="118" y="271"/>
                              </a:lnTo>
                              <a:lnTo>
                                <a:pt x="118" y="268"/>
                              </a:lnTo>
                              <a:lnTo>
                                <a:pt x="115" y="256"/>
                              </a:lnTo>
                              <a:lnTo>
                                <a:pt x="101" y="237"/>
                              </a:lnTo>
                              <a:lnTo>
                                <a:pt x="94" y="230"/>
                              </a:lnTo>
                              <a:lnTo>
                                <a:pt x="91" y="229"/>
                              </a:lnTo>
                              <a:lnTo>
                                <a:pt x="91" y="302"/>
                              </a:lnTo>
                              <a:lnTo>
                                <a:pt x="91" y="364"/>
                              </a:lnTo>
                              <a:lnTo>
                                <a:pt x="36" y="364"/>
                              </a:lnTo>
                              <a:lnTo>
                                <a:pt x="36" y="304"/>
                              </a:lnTo>
                              <a:lnTo>
                                <a:pt x="41" y="285"/>
                              </a:lnTo>
                              <a:lnTo>
                                <a:pt x="46" y="276"/>
                              </a:lnTo>
                              <a:lnTo>
                                <a:pt x="53" y="271"/>
                              </a:lnTo>
                              <a:lnTo>
                                <a:pt x="72" y="271"/>
                              </a:lnTo>
                              <a:lnTo>
                                <a:pt x="87" y="280"/>
                              </a:lnTo>
                              <a:lnTo>
                                <a:pt x="89" y="288"/>
                              </a:lnTo>
                              <a:lnTo>
                                <a:pt x="91" y="302"/>
                              </a:lnTo>
                              <a:lnTo>
                                <a:pt x="91" y="229"/>
                              </a:lnTo>
                              <a:lnTo>
                                <a:pt x="84" y="225"/>
                              </a:lnTo>
                              <a:lnTo>
                                <a:pt x="72" y="223"/>
                              </a:lnTo>
                              <a:lnTo>
                                <a:pt x="51" y="223"/>
                              </a:lnTo>
                              <a:lnTo>
                                <a:pt x="43" y="225"/>
                              </a:lnTo>
                              <a:lnTo>
                                <a:pt x="34" y="228"/>
                              </a:lnTo>
                              <a:lnTo>
                                <a:pt x="19" y="237"/>
                              </a:lnTo>
                              <a:lnTo>
                                <a:pt x="5" y="259"/>
                              </a:lnTo>
                              <a:lnTo>
                                <a:pt x="3" y="280"/>
                              </a:lnTo>
                              <a:lnTo>
                                <a:pt x="0" y="314"/>
                              </a:lnTo>
                              <a:lnTo>
                                <a:pt x="0" y="410"/>
                              </a:lnTo>
                              <a:lnTo>
                                <a:pt x="216" y="410"/>
                              </a:lnTo>
                              <a:lnTo>
                                <a:pt x="216" y="364"/>
                              </a:lnTo>
                              <a:lnTo>
                                <a:pt x="127" y="364"/>
                              </a:lnTo>
                              <a:lnTo>
                                <a:pt x="127" y="340"/>
                              </a:lnTo>
                              <a:lnTo>
                                <a:pt x="130" y="331"/>
                              </a:lnTo>
                              <a:lnTo>
                                <a:pt x="132" y="324"/>
                              </a:lnTo>
                              <a:lnTo>
                                <a:pt x="137" y="316"/>
                              </a:lnTo>
                              <a:lnTo>
                                <a:pt x="149" y="309"/>
                              </a:lnTo>
                              <a:lnTo>
                                <a:pt x="171" y="292"/>
                              </a:lnTo>
                              <a:lnTo>
                                <a:pt x="184" y="283"/>
                              </a:lnTo>
                              <a:lnTo>
                                <a:pt x="216" y="259"/>
                              </a:lnTo>
                              <a:lnTo>
                                <a:pt x="216" y="204"/>
                              </a:lnTo>
                              <a:moveTo>
                                <a:pt x="216" y="84"/>
                              </a:moveTo>
                              <a:lnTo>
                                <a:pt x="125" y="84"/>
                              </a:lnTo>
                              <a:lnTo>
                                <a:pt x="0" y="0"/>
                              </a:lnTo>
                              <a:lnTo>
                                <a:pt x="0" y="52"/>
                              </a:lnTo>
                              <a:lnTo>
                                <a:pt x="87" y="105"/>
                              </a:lnTo>
                              <a:lnTo>
                                <a:pt x="0" y="160"/>
                              </a:lnTo>
                              <a:lnTo>
                                <a:pt x="0" y="216"/>
                              </a:lnTo>
                              <a:lnTo>
                                <a:pt x="125" y="129"/>
                              </a:lnTo>
                              <a:lnTo>
                                <a:pt x="216" y="129"/>
                              </a:lnTo>
                              <a:lnTo>
                                <a:pt x="216" y="84"/>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AutoShape 2535"/>
                      <wps:cNvSpPr>
                        <a:spLocks noChangeAspect="1" noChangeArrowheads="1"/>
                      </wps:cNvSpPr>
                      <wps:spPr bwMode="auto">
                        <a:xfrm>
                          <a:off x="11491" y="13356"/>
                          <a:ext cx="216" cy="411"/>
                        </a:xfrm>
                        <a:custGeom>
                          <a:avLst/>
                          <a:gdLst>
                            <a:gd name="T0" fmla="*/ 216 w 216"/>
                            <a:gd name="T1" fmla="*/ 12768 h 411"/>
                            <a:gd name="T2" fmla="*/ 0 w 216"/>
                            <a:gd name="T3" fmla="*/ 12768 h 411"/>
                            <a:gd name="T4" fmla="*/ 0 w 216"/>
                            <a:gd name="T5" fmla="*/ 12672 h 411"/>
                            <a:gd name="T6" fmla="*/ 3 w 216"/>
                            <a:gd name="T7" fmla="*/ 12638 h 411"/>
                            <a:gd name="T8" fmla="*/ 5 w 216"/>
                            <a:gd name="T9" fmla="*/ 12617 h 411"/>
                            <a:gd name="T10" fmla="*/ 10 w 216"/>
                            <a:gd name="T11" fmla="*/ 12610 h 411"/>
                            <a:gd name="T12" fmla="*/ 15 w 216"/>
                            <a:gd name="T13" fmla="*/ 12602 h 411"/>
                            <a:gd name="T14" fmla="*/ 19 w 216"/>
                            <a:gd name="T15" fmla="*/ 12595 h 411"/>
                            <a:gd name="T16" fmla="*/ 27 w 216"/>
                            <a:gd name="T17" fmla="*/ 12590 h 411"/>
                            <a:gd name="T18" fmla="*/ 34 w 216"/>
                            <a:gd name="T19" fmla="*/ 12586 h 411"/>
                            <a:gd name="T20" fmla="*/ 43 w 216"/>
                            <a:gd name="T21" fmla="*/ 12583 h 411"/>
                            <a:gd name="T22" fmla="*/ 51 w 216"/>
                            <a:gd name="T23" fmla="*/ 12581 h 411"/>
                            <a:gd name="T24" fmla="*/ 60 w 216"/>
                            <a:gd name="T25" fmla="*/ 12581 h 411"/>
                            <a:gd name="T26" fmla="*/ 72 w 216"/>
                            <a:gd name="T27" fmla="*/ 12581 h 411"/>
                            <a:gd name="T28" fmla="*/ 84 w 216"/>
                            <a:gd name="T29" fmla="*/ 12583 h 411"/>
                            <a:gd name="T30" fmla="*/ 94 w 216"/>
                            <a:gd name="T31" fmla="*/ 12588 h 411"/>
                            <a:gd name="T32" fmla="*/ 101 w 216"/>
                            <a:gd name="T33" fmla="*/ 12595 h 411"/>
                            <a:gd name="T34" fmla="*/ 108 w 216"/>
                            <a:gd name="T35" fmla="*/ 12605 h 411"/>
                            <a:gd name="T36" fmla="*/ 115 w 216"/>
                            <a:gd name="T37" fmla="*/ 12614 h 411"/>
                            <a:gd name="T38" fmla="*/ 118 w 216"/>
                            <a:gd name="T39" fmla="*/ 12626 h 411"/>
                            <a:gd name="T40" fmla="*/ 120 w 216"/>
                            <a:gd name="T41" fmla="*/ 12641 h 411"/>
                            <a:gd name="T42" fmla="*/ 130 w 216"/>
                            <a:gd name="T43" fmla="*/ 12626 h 411"/>
                            <a:gd name="T44" fmla="*/ 139 w 216"/>
                            <a:gd name="T45" fmla="*/ 12617 h 411"/>
                            <a:gd name="T46" fmla="*/ 154 w 216"/>
                            <a:gd name="T47" fmla="*/ 12605 h 411"/>
                            <a:gd name="T48" fmla="*/ 175 w 216"/>
                            <a:gd name="T49" fmla="*/ 12590 h 411"/>
                            <a:gd name="T50" fmla="*/ 216 w 216"/>
                            <a:gd name="T51" fmla="*/ 12562 h 411"/>
                            <a:gd name="T52" fmla="*/ 216 w 216"/>
                            <a:gd name="T53" fmla="*/ 12617 h 411"/>
                            <a:gd name="T54" fmla="*/ 171 w 216"/>
                            <a:gd name="T55" fmla="*/ 12650 h 411"/>
                            <a:gd name="T56" fmla="*/ 149 w 216"/>
                            <a:gd name="T57" fmla="*/ 12667 h 411"/>
                            <a:gd name="T58" fmla="*/ 137 w 216"/>
                            <a:gd name="T59" fmla="*/ 12674 h 411"/>
                            <a:gd name="T60" fmla="*/ 132 w 216"/>
                            <a:gd name="T61" fmla="*/ 12682 h 411"/>
                            <a:gd name="T62" fmla="*/ 130 w 216"/>
                            <a:gd name="T63" fmla="*/ 12689 h 411"/>
                            <a:gd name="T64" fmla="*/ 127 w 216"/>
                            <a:gd name="T65" fmla="*/ 12698 h 411"/>
                            <a:gd name="T66" fmla="*/ 127 w 216"/>
                            <a:gd name="T67" fmla="*/ 12713 h 411"/>
                            <a:gd name="T68" fmla="*/ 127 w 216"/>
                            <a:gd name="T69" fmla="*/ 12722 h 411"/>
                            <a:gd name="T70" fmla="*/ 216 w 216"/>
                            <a:gd name="T71" fmla="*/ 12722 h 411"/>
                            <a:gd name="T72" fmla="*/ 216 w 216"/>
                            <a:gd name="T73" fmla="*/ 12768 h 411"/>
                            <a:gd name="T74" fmla="*/ 91 w 216"/>
                            <a:gd name="T75" fmla="*/ 12722 h 411"/>
                            <a:gd name="T76" fmla="*/ 91 w 216"/>
                            <a:gd name="T77" fmla="*/ 12689 h 411"/>
                            <a:gd name="T78" fmla="*/ 91 w 216"/>
                            <a:gd name="T79" fmla="*/ 12660 h 411"/>
                            <a:gd name="T80" fmla="*/ 89 w 216"/>
                            <a:gd name="T81" fmla="*/ 12646 h 411"/>
                            <a:gd name="T82" fmla="*/ 87 w 216"/>
                            <a:gd name="T83" fmla="*/ 12638 h 411"/>
                            <a:gd name="T84" fmla="*/ 79 w 216"/>
                            <a:gd name="T85" fmla="*/ 12634 h 411"/>
                            <a:gd name="T86" fmla="*/ 72 w 216"/>
                            <a:gd name="T87" fmla="*/ 12629 h 411"/>
                            <a:gd name="T88" fmla="*/ 63 w 216"/>
                            <a:gd name="T89" fmla="*/ 12629 h 411"/>
                            <a:gd name="T90" fmla="*/ 53 w 216"/>
                            <a:gd name="T91" fmla="*/ 12629 h 411"/>
                            <a:gd name="T92" fmla="*/ 46 w 216"/>
                            <a:gd name="T93" fmla="*/ 12634 h 411"/>
                            <a:gd name="T94" fmla="*/ 41 w 216"/>
                            <a:gd name="T95" fmla="*/ 12643 h 411"/>
                            <a:gd name="T96" fmla="*/ 39 w 216"/>
                            <a:gd name="T97" fmla="*/ 12653 h 411"/>
                            <a:gd name="T98" fmla="*/ 36 w 216"/>
                            <a:gd name="T99" fmla="*/ 12662 h 411"/>
                            <a:gd name="T100" fmla="*/ 36 w 216"/>
                            <a:gd name="T101" fmla="*/ 12686 h 411"/>
                            <a:gd name="T102" fmla="*/ 36 w 216"/>
                            <a:gd name="T103" fmla="*/ 12722 h 411"/>
                            <a:gd name="T104" fmla="*/ 91 w 216"/>
                            <a:gd name="T105" fmla="*/ 12722 h 411"/>
                            <a:gd name="T106" fmla="*/ 216 w 216"/>
                            <a:gd name="T107" fmla="*/ 12487 h 411"/>
                            <a:gd name="T108" fmla="*/ 125 w 216"/>
                            <a:gd name="T109" fmla="*/ 12487 h 411"/>
                            <a:gd name="T110" fmla="*/ 0 w 216"/>
                            <a:gd name="T111" fmla="*/ 12574 h 411"/>
                            <a:gd name="T112" fmla="*/ 0 w 216"/>
                            <a:gd name="T113" fmla="*/ 12518 h 411"/>
                            <a:gd name="T114" fmla="*/ 87 w 216"/>
                            <a:gd name="T115" fmla="*/ 12463 h 411"/>
                            <a:gd name="T116" fmla="*/ 0 w 216"/>
                            <a:gd name="T117" fmla="*/ 12410 h 411"/>
                            <a:gd name="T118" fmla="*/ 0 w 216"/>
                            <a:gd name="T119" fmla="*/ 12358 h 411"/>
                            <a:gd name="T120" fmla="*/ 125 w 216"/>
                            <a:gd name="T121" fmla="*/ 12442 h 411"/>
                            <a:gd name="T122" fmla="*/ 216 w 216"/>
                            <a:gd name="T123" fmla="*/ 12442 h 411"/>
                            <a:gd name="T124" fmla="*/ 216 w 216"/>
                            <a:gd name="T125" fmla="*/ 12487 h 411"/>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60000 65536"/>
                            <a:gd name="T187" fmla="*/ 0 60000 65536"/>
                            <a:gd name="T188" fmla="*/ 0 60000 65536"/>
                          </a:gdLst>
                          <a:ahLst/>
                          <a:cxnLst>
                            <a:cxn ang="T126">
                              <a:pos x="T0" y="T1"/>
                            </a:cxn>
                            <a:cxn ang="T127">
                              <a:pos x="T2" y="T3"/>
                            </a:cxn>
                            <a:cxn ang="T128">
                              <a:pos x="T4" y="T5"/>
                            </a:cxn>
                            <a:cxn ang="T129">
                              <a:pos x="T6" y="T7"/>
                            </a:cxn>
                            <a:cxn ang="T130">
                              <a:pos x="T8" y="T9"/>
                            </a:cxn>
                            <a:cxn ang="T131">
                              <a:pos x="T10" y="T11"/>
                            </a:cxn>
                            <a:cxn ang="T132">
                              <a:pos x="T12" y="T13"/>
                            </a:cxn>
                            <a:cxn ang="T133">
                              <a:pos x="T14" y="T15"/>
                            </a:cxn>
                            <a:cxn ang="T134">
                              <a:pos x="T16" y="T17"/>
                            </a:cxn>
                            <a:cxn ang="T135">
                              <a:pos x="T18" y="T19"/>
                            </a:cxn>
                            <a:cxn ang="T136">
                              <a:pos x="T20" y="T21"/>
                            </a:cxn>
                            <a:cxn ang="T137">
                              <a:pos x="T22" y="T23"/>
                            </a:cxn>
                            <a:cxn ang="T138">
                              <a:pos x="T24" y="T25"/>
                            </a:cxn>
                            <a:cxn ang="T139">
                              <a:pos x="T26" y="T27"/>
                            </a:cxn>
                            <a:cxn ang="T140">
                              <a:pos x="T28" y="T29"/>
                            </a:cxn>
                            <a:cxn ang="T141">
                              <a:pos x="T30" y="T31"/>
                            </a:cxn>
                            <a:cxn ang="T142">
                              <a:pos x="T32" y="T33"/>
                            </a:cxn>
                            <a:cxn ang="T143">
                              <a:pos x="T34" y="T35"/>
                            </a:cxn>
                            <a:cxn ang="T144">
                              <a:pos x="T36" y="T37"/>
                            </a:cxn>
                            <a:cxn ang="T145">
                              <a:pos x="T38" y="T39"/>
                            </a:cxn>
                            <a:cxn ang="T146">
                              <a:pos x="T40" y="T41"/>
                            </a:cxn>
                            <a:cxn ang="T147">
                              <a:pos x="T42" y="T43"/>
                            </a:cxn>
                            <a:cxn ang="T148">
                              <a:pos x="T44" y="T45"/>
                            </a:cxn>
                            <a:cxn ang="T149">
                              <a:pos x="T46" y="T47"/>
                            </a:cxn>
                            <a:cxn ang="T150">
                              <a:pos x="T48" y="T49"/>
                            </a:cxn>
                            <a:cxn ang="T151">
                              <a:pos x="T50" y="T51"/>
                            </a:cxn>
                            <a:cxn ang="T152">
                              <a:pos x="T52" y="T53"/>
                            </a:cxn>
                            <a:cxn ang="T153">
                              <a:pos x="T54" y="T55"/>
                            </a:cxn>
                            <a:cxn ang="T154">
                              <a:pos x="T56" y="T57"/>
                            </a:cxn>
                            <a:cxn ang="T155">
                              <a:pos x="T58" y="T59"/>
                            </a:cxn>
                            <a:cxn ang="T156">
                              <a:pos x="T60" y="T61"/>
                            </a:cxn>
                            <a:cxn ang="T157">
                              <a:pos x="T62" y="T63"/>
                            </a:cxn>
                            <a:cxn ang="T158">
                              <a:pos x="T64" y="T65"/>
                            </a:cxn>
                            <a:cxn ang="T159">
                              <a:pos x="T66" y="T67"/>
                            </a:cxn>
                            <a:cxn ang="T160">
                              <a:pos x="T68" y="T69"/>
                            </a:cxn>
                            <a:cxn ang="T161">
                              <a:pos x="T70" y="T71"/>
                            </a:cxn>
                            <a:cxn ang="T162">
                              <a:pos x="T72" y="T73"/>
                            </a:cxn>
                            <a:cxn ang="T163">
                              <a:pos x="T74" y="T75"/>
                            </a:cxn>
                            <a:cxn ang="T164">
                              <a:pos x="T76" y="T77"/>
                            </a:cxn>
                            <a:cxn ang="T165">
                              <a:pos x="T78" y="T79"/>
                            </a:cxn>
                            <a:cxn ang="T166">
                              <a:pos x="T80" y="T81"/>
                            </a:cxn>
                            <a:cxn ang="T167">
                              <a:pos x="T82" y="T83"/>
                            </a:cxn>
                            <a:cxn ang="T168">
                              <a:pos x="T84" y="T85"/>
                            </a:cxn>
                            <a:cxn ang="T169">
                              <a:pos x="T86" y="T87"/>
                            </a:cxn>
                            <a:cxn ang="T170">
                              <a:pos x="T88" y="T89"/>
                            </a:cxn>
                            <a:cxn ang="T171">
                              <a:pos x="T90" y="T91"/>
                            </a:cxn>
                            <a:cxn ang="T172">
                              <a:pos x="T92" y="T93"/>
                            </a:cxn>
                            <a:cxn ang="T173">
                              <a:pos x="T94" y="T95"/>
                            </a:cxn>
                            <a:cxn ang="T174">
                              <a:pos x="T96" y="T97"/>
                            </a:cxn>
                            <a:cxn ang="T175">
                              <a:pos x="T98" y="T99"/>
                            </a:cxn>
                            <a:cxn ang="T176">
                              <a:pos x="T100" y="T101"/>
                            </a:cxn>
                            <a:cxn ang="T177">
                              <a:pos x="T102" y="T103"/>
                            </a:cxn>
                            <a:cxn ang="T178">
                              <a:pos x="T104" y="T105"/>
                            </a:cxn>
                            <a:cxn ang="T179">
                              <a:pos x="T106" y="T107"/>
                            </a:cxn>
                            <a:cxn ang="T180">
                              <a:pos x="T108" y="T109"/>
                            </a:cxn>
                            <a:cxn ang="T181">
                              <a:pos x="T110" y="T111"/>
                            </a:cxn>
                            <a:cxn ang="T182">
                              <a:pos x="T112" y="T113"/>
                            </a:cxn>
                            <a:cxn ang="T183">
                              <a:pos x="T114" y="T115"/>
                            </a:cxn>
                            <a:cxn ang="T184">
                              <a:pos x="T116" y="T117"/>
                            </a:cxn>
                            <a:cxn ang="T185">
                              <a:pos x="T118" y="T119"/>
                            </a:cxn>
                            <a:cxn ang="T186">
                              <a:pos x="T120" y="T121"/>
                            </a:cxn>
                            <a:cxn ang="T187">
                              <a:pos x="T122" y="T123"/>
                            </a:cxn>
                            <a:cxn ang="T188">
                              <a:pos x="T124" y="T125"/>
                            </a:cxn>
                          </a:cxnLst>
                          <a:rect l="0" t="0" r="r" b="b"/>
                          <a:pathLst>
                            <a:path w="216" h="411">
                              <a:moveTo>
                                <a:pt x="216" y="-588"/>
                              </a:moveTo>
                              <a:lnTo>
                                <a:pt x="0" y="-588"/>
                              </a:lnTo>
                              <a:lnTo>
                                <a:pt x="0" y="-684"/>
                              </a:lnTo>
                              <a:lnTo>
                                <a:pt x="3" y="-718"/>
                              </a:lnTo>
                              <a:lnTo>
                                <a:pt x="5" y="-739"/>
                              </a:lnTo>
                              <a:lnTo>
                                <a:pt x="10" y="-746"/>
                              </a:lnTo>
                              <a:lnTo>
                                <a:pt x="15" y="-754"/>
                              </a:lnTo>
                              <a:lnTo>
                                <a:pt x="19" y="-761"/>
                              </a:lnTo>
                              <a:lnTo>
                                <a:pt x="27" y="-766"/>
                              </a:lnTo>
                              <a:lnTo>
                                <a:pt x="34" y="-770"/>
                              </a:lnTo>
                              <a:lnTo>
                                <a:pt x="43" y="-773"/>
                              </a:lnTo>
                              <a:lnTo>
                                <a:pt x="51" y="-775"/>
                              </a:lnTo>
                              <a:lnTo>
                                <a:pt x="60" y="-775"/>
                              </a:lnTo>
                              <a:lnTo>
                                <a:pt x="72" y="-775"/>
                              </a:lnTo>
                              <a:lnTo>
                                <a:pt x="84" y="-773"/>
                              </a:lnTo>
                              <a:lnTo>
                                <a:pt x="94" y="-768"/>
                              </a:lnTo>
                              <a:lnTo>
                                <a:pt x="101" y="-761"/>
                              </a:lnTo>
                              <a:lnTo>
                                <a:pt x="108" y="-751"/>
                              </a:lnTo>
                              <a:lnTo>
                                <a:pt x="115" y="-742"/>
                              </a:lnTo>
                              <a:lnTo>
                                <a:pt x="118" y="-730"/>
                              </a:lnTo>
                              <a:lnTo>
                                <a:pt x="120" y="-715"/>
                              </a:lnTo>
                              <a:lnTo>
                                <a:pt x="130" y="-730"/>
                              </a:lnTo>
                              <a:lnTo>
                                <a:pt x="139" y="-739"/>
                              </a:lnTo>
                              <a:lnTo>
                                <a:pt x="154" y="-751"/>
                              </a:lnTo>
                              <a:lnTo>
                                <a:pt x="175" y="-766"/>
                              </a:lnTo>
                              <a:lnTo>
                                <a:pt x="216" y="-794"/>
                              </a:lnTo>
                              <a:lnTo>
                                <a:pt x="216" y="-739"/>
                              </a:lnTo>
                              <a:lnTo>
                                <a:pt x="171" y="-706"/>
                              </a:lnTo>
                              <a:lnTo>
                                <a:pt x="149" y="-689"/>
                              </a:lnTo>
                              <a:lnTo>
                                <a:pt x="137" y="-682"/>
                              </a:lnTo>
                              <a:lnTo>
                                <a:pt x="132" y="-674"/>
                              </a:lnTo>
                              <a:lnTo>
                                <a:pt x="130" y="-667"/>
                              </a:lnTo>
                              <a:lnTo>
                                <a:pt x="127" y="-658"/>
                              </a:lnTo>
                              <a:lnTo>
                                <a:pt x="127" y="-643"/>
                              </a:lnTo>
                              <a:lnTo>
                                <a:pt x="127" y="-634"/>
                              </a:lnTo>
                              <a:lnTo>
                                <a:pt x="216" y="-634"/>
                              </a:lnTo>
                              <a:lnTo>
                                <a:pt x="216" y="-588"/>
                              </a:lnTo>
                              <a:moveTo>
                                <a:pt x="91" y="-634"/>
                              </a:moveTo>
                              <a:lnTo>
                                <a:pt x="91" y="-667"/>
                              </a:lnTo>
                              <a:lnTo>
                                <a:pt x="91" y="-696"/>
                              </a:lnTo>
                              <a:lnTo>
                                <a:pt x="89" y="-710"/>
                              </a:lnTo>
                              <a:lnTo>
                                <a:pt x="87" y="-718"/>
                              </a:lnTo>
                              <a:lnTo>
                                <a:pt x="79" y="-722"/>
                              </a:lnTo>
                              <a:lnTo>
                                <a:pt x="72" y="-727"/>
                              </a:lnTo>
                              <a:lnTo>
                                <a:pt x="63" y="-727"/>
                              </a:lnTo>
                              <a:lnTo>
                                <a:pt x="53" y="-727"/>
                              </a:lnTo>
                              <a:lnTo>
                                <a:pt x="46" y="-722"/>
                              </a:lnTo>
                              <a:lnTo>
                                <a:pt x="41" y="-713"/>
                              </a:lnTo>
                              <a:lnTo>
                                <a:pt x="39" y="-703"/>
                              </a:lnTo>
                              <a:lnTo>
                                <a:pt x="36" y="-694"/>
                              </a:lnTo>
                              <a:lnTo>
                                <a:pt x="36" y="-670"/>
                              </a:lnTo>
                              <a:lnTo>
                                <a:pt x="36" y="-634"/>
                              </a:lnTo>
                              <a:lnTo>
                                <a:pt x="91" y="-634"/>
                              </a:lnTo>
                              <a:moveTo>
                                <a:pt x="216" y="-869"/>
                              </a:moveTo>
                              <a:lnTo>
                                <a:pt x="125" y="-869"/>
                              </a:lnTo>
                              <a:lnTo>
                                <a:pt x="0" y="-782"/>
                              </a:lnTo>
                              <a:lnTo>
                                <a:pt x="0" y="-838"/>
                              </a:lnTo>
                              <a:lnTo>
                                <a:pt x="87" y="-893"/>
                              </a:lnTo>
                              <a:lnTo>
                                <a:pt x="0" y="-946"/>
                              </a:lnTo>
                              <a:lnTo>
                                <a:pt x="0" y="-998"/>
                              </a:lnTo>
                              <a:lnTo>
                                <a:pt x="125" y="-914"/>
                              </a:lnTo>
                              <a:lnTo>
                                <a:pt x="216" y="-914"/>
                              </a:lnTo>
                              <a:lnTo>
                                <a:pt x="216" y="-869"/>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827EB03" id="Group 23" o:spid="_x0000_s1026" style="position:absolute;margin-left:574.5pt;margin-top:617.8pt;width:10.95pt;height:20.65pt;z-index:-251646976;mso-position-horizontal-relative:page;mso-position-vertical-relative:page" coordorigin="11490,12356" coordsize="219,4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">
              <o:lock v:ext="edit" aspectratio="t"/>
              <v:shape id="AutoShape 2536" o:spid="_x0000_s1027" style="position:absolute;left:11491;top:12357;width:216;height:411;visibility:visible;mso-wrap-style:square;v-text-anchor:top" coordsize="21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" path="m216,204r-41,28l154,247r-15,12l130,268r-10,15l118,271r,-3l115,256,101,237r-7,-7l91,229r,73l91,364r-55,l36,304r5,-19l46,276r7,-5l72,271r15,9l89,288r2,14l91,229r-7,-4l72,223r-21,l43,225r-9,3l19,237,5,259,3,280,,314r,96l216,410r,-46l127,364r,-24l130,331r2,-7l137,316r12,-7l171,292r13,-9l216,259r,-55m216,84r-91,l,,,52r87,53l,160r,56l125,129r91,l216,84e" fillcolor="#f48534" stroked="f">
                <v:fill opacity="26214f"/>
                <v:path o:connecttype="custom" o:connectlocs="216,12562;175,12590;154,12605;139,12617;130,12626;120,12641;118,12629;118,12626;115,12614;101,12595;94,12588;91,12587;91,12660;91,12722;36,12722;36,12662;41,12643;46,12634;53,12629;72,12629;87,12638;89,12646;91,12660;91,12587;84,12583;72,12581;51,12581;43,12583;34,12586;19,12595;5,12617;3,12638;0,12672;0,12768;216,12768;216,12722;127,12722;127,12698;130,12689;132,12682;137,12674;149,12667;171,12650;184,12641;216,12617;216,12562;216,12442;125,12442;0,12358;0,12410;87,12463;0,12518;0,12574;125,12487;216,12487;216,12442" o:connectangles="0,0,0,0,0,0,0,0,0,0,0,0,0,0,0,0,0,0,0,0,0,0,0,0,0,0,0,0,0,0,0,0,0,0,0,0,0,0,0,0,0,0,0,0,0,0,0,0,0,0,0,0,0,0,0,0"/>
                <o:lock v:ext="edit" aspectratio="t"/>
              </v:shape>
              <v:shape id="AutoShape 2535" o:spid="_x0000_s1028" style="position:absolute;left:11491;top:13356;width:216;height:411;visibility:visible;mso-wrap-style:square;v-text-anchor:top" coordsize="21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" path="m216,-588l,-588r,-96l3,-718r2,-21l10,-746r5,-8l19,-761r8,-5l34,-770r9,-3l51,-775r9,l72,-775r12,2l94,-768r7,7l108,-751r7,9l118,-730r2,15l130,-730r9,-9l154,-751r21,-15l216,-794r,55l171,-706r-22,17l137,-682r-5,8l130,-667r-3,9l127,-643r,9l216,-634r,46m91,-634r,-33l91,-696r-2,-14l87,-718r-8,-4l72,-727r-9,l53,-727r-7,5l41,-713r-2,10l36,-694r,24l36,-634r55,m216,-869r-91,l,-782r,-56l87,-893,,-946r,-52l125,-914r91,l216,-869e" filled="f" strokecolor="#f48534" strokeweight=".12pt">
                <v:path o:connecttype="custom" o:connectlocs="216,12768;0,12768;0,12672;3,12638;5,12617;10,12610;15,12602;19,12595;27,12590;34,12586;43,12583;51,12581;60,12581;72,12581;84,12583;94,12588;101,12595;108,12605;115,12614;118,12626;120,12641;130,12626;139,12617;154,12605;175,12590;216,12562;216,12617;171,12650;149,12667;137,12674;132,12682;130,12689;127,12698;127,12713;127,12722;216,12722;216,12768;91,12722;91,12689;91,12660;89,12646;87,12638;79,12634;72,12629;63,12629;53,12629;46,12634;41,12643;39,12653;36,12662;36,12686;36,12722;91,12722;216,12487;125,12487;0,12574;0,12518;87,12463;0,12410;0,12358;125,12442;216,12442;216,12487" o:connectangles="0,0,0,0,0,0,0,0,0,0,0,0,0,0,0,0,0,0,0,0,0,0,0,0,0,0,0,0,0,0,0,0,0,0,0,0,0,0,0,0,0,0,0,0,0,0,0,0,0,0,0,0,0,0,0,0,0,0,0,0,0,0,0"/>
                <o:lock v:ext="edit" aspectratio="t"/>
              </v:shape>
              <w10:wrap anchorx="page" anchory="page"/>
            </v:group>
          </w:pict>
        </mc:Fallback>
      </mc:AlternateContent>
    </w:r>
    <w:r w:rsidR="009A3C6C">
      <w:rPr>
        <w:noProof/>
        <w:lang w:val="en-US" w:eastAsia="en-US"/>
      </w:rPr>
      <w:drawing>
        <wp:anchor distT="0" distB="0" distL="0" distR="0" simplePos="0" relativeHeight="251670528" behindDoc="1" locked="0" layoutInCell="1" allowOverlap="1" wp14:anchorId="50D42CFB" wp14:editId="76CE84ED">
          <wp:simplePos x="0" y="0"/>
          <wp:positionH relativeFrom="page">
            <wp:posOffset>7293864</wp:posOffset>
          </wp:positionH>
          <wp:positionV relativeFrom="page">
            <wp:posOffset>7635239</wp:posOffset>
          </wp:positionV>
          <wp:extent cx="143256" cy="146303"/>
          <wp:effectExtent l="0" t="0" r="0" b="0"/>
          <wp:wrapNone/>
          <wp:docPr id="2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age1.png"/>
                  <pic:cNvPicPr/>
                </pic:nvPicPr>
                <pic:blipFill>
                  <a:blip r:embed="rId1" cstate="print"/>
                  <a:stretch>
                    <a:fillRect/>
                  </a:stretch>
                </pic:blipFill>
                <pic:spPr>
                  <a:xfrm>
                    <a:off x="0" y="0"/>
                    <a:ext cx="143256" cy="146303"/>
                  </a:xfrm>
                  <a:prstGeom prst="rect">
                    <a:avLst/>
                  </a:prstGeom>
                </pic:spPr>
              </pic:pic>
            </a:graphicData>
          </a:graphic>
        </wp:anchor>
      </w:drawing>
    </w:r>
    <w:r>
      <w:rPr>
        <w:noProof/>
        <w:lang w:val="en-US" w:eastAsia="en-US"/>
      </w:rPr>
      <mc:AlternateContent>
        <mc:Choice Requires="wps">
          <w:drawing>
            <wp:anchor distT="0" distB="0" distL="114300" distR="114300" simplePos="0" relativeHeight="251671552" behindDoc="1" locked="0" layoutInCell="1" allowOverlap="1" wp14:anchorId="1A2EB882" wp14:editId="23D66155">
              <wp:simplePos x="0" y="0"/>
              <wp:positionH relativeFrom="page">
                <wp:posOffset>6342380</wp:posOffset>
              </wp:positionH>
              <wp:positionV relativeFrom="page">
                <wp:posOffset>9940290</wp:posOffset>
              </wp:positionV>
              <wp:extent cx="153670" cy="165735"/>
              <wp:effectExtent l="0" t="0" r="17780" b="5715"/>
              <wp:wrapNone/>
              <wp:docPr id="20" name="Text Box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15367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45EB20" w14:textId="77777777" w:rsidR="009A3C6C" w:rsidRDefault="009A3C6C">
                          <w:pPr>
                            <w:spacing w:before="10"/>
                            <w:ind w:left="20"/>
                            <w:rPr>
                              <w:sz w:val="20"/>
                            </w:rPr>
                          </w:pPr>
                          <w:r>
                            <w:rPr>
                              <w:sz w:val="20"/>
                            </w:rPr>
                            <w:t>5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26" type="#_x0000_t202" style="position:absolute;margin-left:499.4pt;margin-top:782.7pt;width:12.1pt;height:13.05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" filled="f" stroked="f">
              <o:lock v:ext="edit" aspectratio="t" verticies="t" text="t" shapetype="t"/>
              <v:textbox inset="0,0,0,0">
                <w:txbxContent>
                  <w:p w14:paraId="1C45EB20" w14:textId="77777777" w:rsidR="009A3C6C" w:rsidRDefault="009A3C6C">
                    <w:pPr>
                      <w:spacing w:before="10"/>
                      <w:ind w:left="20"/>
                      <w:rPr>
                        <w:sz w:val="20"/>
                      </w:rPr>
                    </w:pPr>
                    <w:r>
                      <w:rPr>
                        <w:sz w:val="20"/>
                      </w:rPr>
                      <w:t>58</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541481625"/>
      <w:docPartObj>
        <w:docPartGallery w:val="Page Numbers (Bottom of Page)"/>
        <w:docPartUnique/>
      </w:docPartObj>
    </w:sdtPr>
    <w:sdtEndPr>
      <w:rPr>
        <w:rStyle w:val="PageNumber"/>
        <w:sz w:val="20"/>
        <w:szCs w:val="20"/>
      </w:rPr>
    </w:sdtEndPr>
    <w:sdtContent>
      <w:p w14:paraId="6D3221F3" w14:textId="3962ECB2" w:rsidR="009A3C6C" w:rsidRPr="00CA1223" w:rsidRDefault="009A3C6C" w:rsidP="00BC6D10">
        <w:pPr>
          <w:pStyle w:val="Footer"/>
          <w:framePr w:wrap="none" w:vAnchor="text" w:hAnchor="page" w:x="5783" w:y="-592"/>
          <w:rPr>
            <w:rStyle w:val="PageNumber"/>
            <w:sz w:val="20"/>
            <w:szCs w:val="20"/>
          </w:rPr>
        </w:pPr>
        <w:r w:rsidRPr="00CA1223">
          <w:rPr>
            <w:rStyle w:val="PageNumber"/>
            <w:sz w:val="20"/>
            <w:szCs w:val="20"/>
          </w:rPr>
          <w:fldChar w:fldCharType="begin"/>
        </w:r>
        <w:r w:rsidRPr="00CA1223">
          <w:rPr>
            <w:rStyle w:val="PageNumber"/>
            <w:sz w:val="20"/>
            <w:szCs w:val="20"/>
          </w:rPr>
          <w:instrText xml:space="preserve"> PAGE </w:instrText>
        </w:r>
        <w:r w:rsidRPr="00CA1223">
          <w:rPr>
            <w:rStyle w:val="PageNumber"/>
            <w:sz w:val="20"/>
            <w:szCs w:val="20"/>
          </w:rPr>
          <w:fldChar w:fldCharType="separate"/>
        </w:r>
        <w:r w:rsidR="00D6271B">
          <w:rPr>
            <w:rStyle w:val="PageNumber"/>
            <w:noProof/>
            <w:sz w:val="20"/>
            <w:szCs w:val="20"/>
          </w:rPr>
          <w:t>2</w:t>
        </w:r>
        <w:r w:rsidRPr="00CA1223">
          <w:rPr>
            <w:rStyle w:val="PageNumber"/>
            <w:sz w:val="20"/>
            <w:szCs w:val="20"/>
          </w:rPr>
          <w:fldChar w:fldCharType="end"/>
        </w:r>
      </w:p>
    </w:sdtContent>
  </w:sdt>
  <w:p w14:paraId="374D598C" w14:textId="77777777" w:rsidR="009A3C6C" w:rsidRDefault="009A3C6C" w:rsidP="005C0EBE">
    <w:pPr>
      <w:pStyle w:val="BodyText"/>
      <w:spacing w:line="14" w:lineRule="auto"/>
      <w:ind w:right="360"/>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76B30A" w14:textId="77777777" w:rsidR="00DE4BB1" w:rsidRDefault="00DE4BB1">
      <w:r>
        <w:separator/>
      </w:r>
    </w:p>
  </w:footnote>
  <w:footnote w:type="continuationSeparator" w:id="0">
    <w:p w14:paraId="031F819E" w14:textId="77777777" w:rsidR="00DE4BB1" w:rsidRDefault="00DE4BB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45574"/>
    <w:multiLevelType w:val="multilevel"/>
    <w:tmpl w:val="092ACC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69F375D"/>
    <w:multiLevelType w:val="hybridMultilevel"/>
    <w:tmpl w:val="2E4A27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1653C3"/>
    <w:multiLevelType w:val="hybridMultilevel"/>
    <w:tmpl w:val="4B4C0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A46BC0"/>
    <w:multiLevelType w:val="hybridMultilevel"/>
    <w:tmpl w:val="03985E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5618DB"/>
    <w:multiLevelType w:val="hybridMultilevel"/>
    <w:tmpl w:val="7CE841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F67154"/>
    <w:multiLevelType w:val="hybridMultilevel"/>
    <w:tmpl w:val="F788B55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A2B15E4"/>
    <w:multiLevelType w:val="hybridMultilevel"/>
    <w:tmpl w:val="1A0CB99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1E46101"/>
    <w:multiLevelType w:val="hybridMultilevel"/>
    <w:tmpl w:val="6F9E72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674624E"/>
    <w:multiLevelType w:val="hybridMultilevel"/>
    <w:tmpl w:val="185CE8D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26EB3AAE"/>
    <w:multiLevelType w:val="hybridMultilevel"/>
    <w:tmpl w:val="B7A017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78C4E8C"/>
    <w:multiLevelType w:val="hybridMultilevel"/>
    <w:tmpl w:val="FDBCD6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ED520F"/>
    <w:multiLevelType w:val="hybridMultilevel"/>
    <w:tmpl w:val="7EAC2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31606C5"/>
    <w:multiLevelType w:val="hybridMultilevel"/>
    <w:tmpl w:val="EDBAA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9B3457"/>
    <w:multiLevelType w:val="hybridMultilevel"/>
    <w:tmpl w:val="0DC0C7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93B27B2"/>
    <w:multiLevelType w:val="hybridMultilevel"/>
    <w:tmpl w:val="0FFEC6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9FF0E93"/>
    <w:multiLevelType w:val="hybridMultilevel"/>
    <w:tmpl w:val="16286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1DB0C62"/>
    <w:multiLevelType w:val="hybridMultilevel"/>
    <w:tmpl w:val="F4B2E9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416158C"/>
    <w:multiLevelType w:val="hybridMultilevel"/>
    <w:tmpl w:val="DC14A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BB874E0"/>
    <w:multiLevelType w:val="hybridMultilevel"/>
    <w:tmpl w:val="D070DA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2CE4C3E"/>
    <w:multiLevelType w:val="hybridMultilevel"/>
    <w:tmpl w:val="3D2044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9E705A5"/>
    <w:multiLevelType w:val="hybridMultilevel"/>
    <w:tmpl w:val="D4D449C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B573D82"/>
    <w:multiLevelType w:val="hybridMultilevel"/>
    <w:tmpl w:val="DD64E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6D067E7"/>
    <w:multiLevelType w:val="hybridMultilevel"/>
    <w:tmpl w:val="D2885E3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1"/>
  </w:num>
  <w:num w:numId="2">
    <w:abstractNumId w:val="7"/>
  </w:num>
  <w:num w:numId="3">
    <w:abstractNumId w:val="13"/>
  </w:num>
  <w:num w:numId="4">
    <w:abstractNumId w:val="4"/>
  </w:num>
  <w:num w:numId="5">
    <w:abstractNumId w:val="10"/>
  </w:num>
  <w:num w:numId="6">
    <w:abstractNumId w:val="12"/>
  </w:num>
  <w:num w:numId="7">
    <w:abstractNumId w:val="18"/>
  </w:num>
  <w:num w:numId="8">
    <w:abstractNumId w:val="22"/>
  </w:num>
  <w:num w:numId="9">
    <w:abstractNumId w:val="14"/>
  </w:num>
  <w:num w:numId="10">
    <w:abstractNumId w:val="16"/>
  </w:num>
  <w:num w:numId="11">
    <w:abstractNumId w:val="11"/>
  </w:num>
  <w:num w:numId="12">
    <w:abstractNumId w:val="2"/>
  </w:num>
  <w:num w:numId="13">
    <w:abstractNumId w:val="20"/>
  </w:num>
  <w:num w:numId="14">
    <w:abstractNumId w:val="0"/>
  </w:num>
  <w:num w:numId="15">
    <w:abstractNumId w:val="8"/>
  </w:num>
  <w:num w:numId="16">
    <w:abstractNumId w:val="1"/>
  </w:num>
  <w:num w:numId="17">
    <w:abstractNumId w:val="6"/>
  </w:num>
  <w:num w:numId="18">
    <w:abstractNumId w:val="17"/>
  </w:num>
  <w:num w:numId="19">
    <w:abstractNumId w:val="15"/>
  </w:num>
  <w:num w:numId="20">
    <w:abstractNumId w:val="9"/>
  </w:num>
  <w:num w:numId="21">
    <w:abstractNumId w:val="19"/>
  </w:num>
  <w:num w:numId="22">
    <w:abstractNumId w:val="3"/>
  </w:num>
  <w:num w:numId="23">
    <w:abstractNumId w:val="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0026"/>
    <w:rsid w:val="00015B45"/>
    <w:rsid w:val="00020AC2"/>
    <w:rsid w:val="00024033"/>
    <w:rsid w:val="00025F45"/>
    <w:rsid w:val="000313B3"/>
    <w:rsid w:val="00044DD5"/>
    <w:rsid w:val="000562B4"/>
    <w:rsid w:val="00060EC8"/>
    <w:rsid w:val="00060EF3"/>
    <w:rsid w:val="00064785"/>
    <w:rsid w:val="00065638"/>
    <w:rsid w:val="00072FCB"/>
    <w:rsid w:val="000867E2"/>
    <w:rsid w:val="00093008"/>
    <w:rsid w:val="000971D8"/>
    <w:rsid w:val="000B2DAC"/>
    <w:rsid w:val="000B55EF"/>
    <w:rsid w:val="000B6219"/>
    <w:rsid w:val="000B70E7"/>
    <w:rsid w:val="000C07E7"/>
    <w:rsid w:val="000D5BD9"/>
    <w:rsid w:val="000D64EF"/>
    <w:rsid w:val="000D651C"/>
    <w:rsid w:val="000E4CDD"/>
    <w:rsid w:val="000F2C4D"/>
    <w:rsid w:val="000F33DB"/>
    <w:rsid w:val="00101C41"/>
    <w:rsid w:val="00122289"/>
    <w:rsid w:val="0012247E"/>
    <w:rsid w:val="00140E51"/>
    <w:rsid w:val="001500FA"/>
    <w:rsid w:val="0015046D"/>
    <w:rsid w:val="00151BD3"/>
    <w:rsid w:val="0015766A"/>
    <w:rsid w:val="001629D2"/>
    <w:rsid w:val="00166E10"/>
    <w:rsid w:val="00170713"/>
    <w:rsid w:val="00171B55"/>
    <w:rsid w:val="0017789C"/>
    <w:rsid w:val="00177FF8"/>
    <w:rsid w:val="00184F39"/>
    <w:rsid w:val="00187C41"/>
    <w:rsid w:val="00195FD3"/>
    <w:rsid w:val="001A0226"/>
    <w:rsid w:val="001A2679"/>
    <w:rsid w:val="001D1A61"/>
    <w:rsid w:val="001E2CCF"/>
    <w:rsid w:val="001E684A"/>
    <w:rsid w:val="001E74F9"/>
    <w:rsid w:val="0020473A"/>
    <w:rsid w:val="00204F5C"/>
    <w:rsid w:val="00205788"/>
    <w:rsid w:val="002065C2"/>
    <w:rsid w:val="00213251"/>
    <w:rsid w:val="002178D2"/>
    <w:rsid w:val="00217DB3"/>
    <w:rsid w:val="002236BC"/>
    <w:rsid w:val="002274E3"/>
    <w:rsid w:val="00230F9F"/>
    <w:rsid w:val="0024411E"/>
    <w:rsid w:val="00247EC9"/>
    <w:rsid w:val="00261A52"/>
    <w:rsid w:val="00264A73"/>
    <w:rsid w:val="0026792E"/>
    <w:rsid w:val="00272832"/>
    <w:rsid w:val="00285171"/>
    <w:rsid w:val="00285AF8"/>
    <w:rsid w:val="002909A4"/>
    <w:rsid w:val="00290F73"/>
    <w:rsid w:val="00297E2D"/>
    <w:rsid w:val="00297EFD"/>
    <w:rsid w:val="002B6840"/>
    <w:rsid w:val="002D00C9"/>
    <w:rsid w:val="002D0F68"/>
    <w:rsid w:val="002D506F"/>
    <w:rsid w:val="002E62CE"/>
    <w:rsid w:val="002F1A86"/>
    <w:rsid w:val="00304462"/>
    <w:rsid w:val="003050B3"/>
    <w:rsid w:val="00307488"/>
    <w:rsid w:val="00310409"/>
    <w:rsid w:val="00314DCD"/>
    <w:rsid w:val="003202DC"/>
    <w:rsid w:val="00322691"/>
    <w:rsid w:val="00325E5F"/>
    <w:rsid w:val="003330BD"/>
    <w:rsid w:val="0033587B"/>
    <w:rsid w:val="0033743C"/>
    <w:rsid w:val="00340A2F"/>
    <w:rsid w:val="00342F7F"/>
    <w:rsid w:val="00344F79"/>
    <w:rsid w:val="003466FC"/>
    <w:rsid w:val="00346A47"/>
    <w:rsid w:val="003610AB"/>
    <w:rsid w:val="0036419F"/>
    <w:rsid w:val="00364431"/>
    <w:rsid w:val="00373A62"/>
    <w:rsid w:val="003766A8"/>
    <w:rsid w:val="003806D3"/>
    <w:rsid w:val="00383775"/>
    <w:rsid w:val="00390955"/>
    <w:rsid w:val="00392333"/>
    <w:rsid w:val="0039625B"/>
    <w:rsid w:val="003A0150"/>
    <w:rsid w:val="003A1BE1"/>
    <w:rsid w:val="003A3F40"/>
    <w:rsid w:val="003A6CF7"/>
    <w:rsid w:val="003A6E6F"/>
    <w:rsid w:val="003B08EF"/>
    <w:rsid w:val="003B25FF"/>
    <w:rsid w:val="003B35C7"/>
    <w:rsid w:val="003B59B0"/>
    <w:rsid w:val="003B60B7"/>
    <w:rsid w:val="003C450B"/>
    <w:rsid w:val="003D1DB0"/>
    <w:rsid w:val="003E2191"/>
    <w:rsid w:val="003E6A01"/>
    <w:rsid w:val="003E6B76"/>
    <w:rsid w:val="003F15E9"/>
    <w:rsid w:val="003F2A63"/>
    <w:rsid w:val="003F6BFD"/>
    <w:rsid w:val="003F730E"/>
    <w:rsid w:val="003F7C9B"/>
    <w:rsid w:val="003F7E4D"/>
    <w:rsid w:val="00401324"/>
    <w:rsid w:val="00404457"/>
    <w:rsid w:val="00406D04"/>
    <w:rsid w:val="00413A05"/>
    <w:rsid w:val="00415BA9"/>
    <w:rsid w:val="00415DA1"/>
    <w:rsid w:val="004173D7"/>
    <w:rsid w:val="0042009B"/>
    <w:rsid w:val="00422B7E"/>
    <w:rsid w:val="004257F2"/>
    <w:rsid w:val="00436C30"/>
    <w:rsid w:val="00444063"/>
    <w:rsid w:val="00446ECC"/>
    <w:rsid w:val="00453AA2"/>
    <w:rsid w:val="00460480"/>
    <w:rsid w:val="00465EE9"/>
    <w:rsid w:val="004679E7"/>
    <w:rsid w:val="00470E67"/>
    <w:rsid w:val="004762C1"/>
    <w:rsid w:val="004813FE"/>
    <w:rsid w:val="004845F1"/>
    <w:rsid w:val="00484951"/>
    <w:rsid w:val="00484D87"/>
    <w:rsid w:val="004922A5"/>
    <w:rsid w:val="004A15B2"/>
    <w:rsid w:val="004A1EDB"/>
    <w:rsid w:val="004A33A2"/>
    <w:rsid w:val="004B3150"/>
    <w:rsid w:val="004B669D"/>
    <w:rsid w:val="004C21BD"/>
    <w:rsid w:val="004C4144"/>
    <w:rsid w:val="004D01AC"/>
    <w:rsid w:val="004D0932"/>
    <w:rsid w:val="004D1AD1"/>
    <w:rsid w:val="004D60E4"/>
    <w:rsid w:val="004D7BC1"/>
    <w:rsid w:val="004E3243"/>
    <w:rsid w:val="004E4269"/>
    <w:rsid w:val="00502246"/>
    <w:rsid w:val="005037F5"/>
    <w:rsid w:val="005071A3"/>
    <w:rsid w:val="0052298A"/>
    <w:rsid w:val="0052477B"/>
    <w:rsid w:val="005254D5"/>
    <w:rsid w:val="00527767"/>
    <w:rsid w:val="00530478"/>
    <w:rsid w:val="00530802"/>
    <w:rsid w:val="00534133"/>
    <w:rsid w:val="00545097"/>
    <w:rsid w:val="005476C4"/>
    <w:rsid w:val="005563E5"/>
    <w:rsid w:val="00561277"/>
    <w:rsid w:val="00564D20"/>
    <w:rsid w:val="00565743"/>
    <w:rsid w:val="00570B6D"/>
    <w:rsid w:val="00571095"/>
    <w:rsid w:val="00572B75"/>
    <w:rsid w:val="00580026"/>
    <w:rsid w:val="0058407E"/>
    <w:rsid w:val="0058450E"/>
    <w:rsid w:val="00585862"/>
    <w:rsid w:val="005901CE"/>
    <w:rsid w:val="005A10D2"/>
    <w:rsid w:val="005A1FCC"/>
    <w:rsid w:val="005A5550"/>
    <w:rsid w:val="005C0EBE"/>
    <w:rsid w:val="005C6AAD"/>
    <w:rsid w:val="005C7975"/>
    <w:rsid w:val="005E3535"/>
    <w:rsid w:val="005F058D"/>
    <w:rsid w:val="005F38DE"/>
    <w:rsid w:val="005F52C5"/>
    <w:rsid w:val="00604EBD"/>
    <w:rsid w:val="00610149"/>
    <w:rsid w:val="0061248D"/>
    <w:rsid w:val="00626CD3"/>
    <w:rsid w:val="00627336"/>
    <w:rsid w:val="006273A2"/>
    <w:rsid w:val="006325CD"/>
    <w:rsid w:val="00645613"/>
    <w:rsid w:val="006560F9"/>
    <w:rsid w:val="00657951"/>
    <w:rsid w:val="00663191"/>
    <w:rsid w:val="00680DDC"/>
    <w:rsid w:val="00681276"/>
    <w:rsid w:val="00682436"/>
    <w:rsid w:val="006834D9"/>
    <w:rsid w:val="00684797"/>
    <w:rsid w:val="00694AB8"/>
    <w:rsid w:val="006B237B"/>
    <w:rsid w:val="006B24AF"/>
    <w:rsid w:val="006B349F"/>
    <w:rsid w:val="006B3D14"/>
    <w:rsid w:val="006B4891"/>
    <w:rsid w:val="006B6CD1"/>
    <w:rsid w:val="006C288E"/>
    <w:rsid w:val="006C6B67"/>
    <w:rsid w:val="006D4FF9"/>
    <w:rsid w:val="006D5DB3"/>
    <w:rsid w:val="006D72AB"/>
    <w:rsid w:val="006E1F35"/>
    <w:rsid w:val="006E7952"/>
    <w:rsid w:val="006F0F65"/>
    <w:rsid w:val="006F7477"/>
    <w:rsid w:val="006F7A6B"/>
    <w:rsid w:val="0070058B"/>
    <w:rsid w:val="0070399B"/>
    <w:rsid w:val="0070799B"/>
    <w:rsid w:val="0071392E"/>
    <w:rsid w:val="00714CD1"/>
    <w:rsid w:val="0071548D"/>
    <w:rsid w:val="007178CB"/>
    <w:rsid w:val="00720EF4"/>
    <w:rsid w:val="00731939"/>
    <w:rsid w:val="0073562C"/>
    <w:rsid w:val="0073593B"/>
    <w:rsid w:val="00736A9E"/>
    <w:rsid w:val="00742C97"/>
    <w:rsid w:val="00753922"/>
    <w:rsid w:val="00764FBD"/>
    <w:rsid w:val="007744D5"/>
    <w:rsid w:val="00780CDC"/>
    <w:rsid w:val="00781504"/>
    <w:rsid w:val="00782A97"/>
    <w:rsid w:val="00791CB0"/>
    <w:rsid w:val="00796C77"/>
    <w:rsid w:val="007A07D5"/>
    <w:rsid w:val="007A2E90"/>
    <w:rsid w:val="007A40E6"/>
    <w:rsid w:val="007B1332"/>
    <w:rsid w:val="007B4C8E"/>
    <w:rsid w:val="007C1316"/>
    <w:rsid w:val="007C4CFE"/>
    <w:rsid w:val="007D4D21"/>
    <w:rsid w:val="007E2DA5"/>
    <w:rsid w:val="007E6C89"/>
    <w:rsid w:val="007F2124"/>
    <w:rsid w:val="00803BD5"/>
    <w:rsid w:val="008202AB"/>
    <w:rsid w:val="008222D3"/>
    <w:rsid w:val="00822668"/>
    <w:rsid w:val="00827CE6"/>
    <w:rsid w:val="00835D7B"/>
    <w:rsid w:val="00855747"/>
    <w:rsid w:val="00875652"/>
    <w:rsid w:val="00875FB9"/>
    <w:rsid w:val="008916CA"/>
    <w:rsid w:val="008A6466"/>
    <w:rsid w:val="008A6D21"/>
    <w:rsid w:val="008B0810"/>
    <w:rsid w:val="008C0DF8"/>
    <w:rsid w:val="008C46C4"/>
    <w:rsid w:val="008C5C56"/>
    <w:rsid w:val="008D1E6D"/>
    <w:rsid w:val="008D2D73"/>
    <w:rsid w:val="008E0FE4"/>
    <w:rsid w:val="008E2779"/>
    <w:rsid w:val="008E2E98"/>
    <w:rsid w:val="008E55E9"/>
    <w:rsid w:val="008F3443"/>
    <w:rsid w:val="008F54BC"/>
    <w:rsid w:val="00902F10"/>
    <w:rsid w:val="009058CD"/>
    <w:rsid w:val="00905EE8"/>
    <w:rsid w:val="0090615E"/>
    <w:rsid w:val="009119EB"/>
    <w:rsid w:val="00911A6D"/>
    <w:rsid w:val="009173AC"/>
    <w:rsid w:val="009361A3"/>
    <w:rsid w:val="00936452"/>
    <w:rsid w:val="00941EF2"/>
    <w:rsid w:val="009450B9"/>
    <w:rsid w:val="0094584E"/>
    <w:rsid w:val="0095025E"/>
    <w:rsid w:val="00953C37"/>
    <w:rsid w:val="00961001"/>
    <w:rsid w:val="00961B3D"/>
    <w:rsid w:val="00966C5E"/>
    <w:rsid w:val="009672C8"/>
    <w:rsid w:val="00975E35"/>
    <w:rsid w:val="00995591"/>
    <w:rsid w:val="00996762"/>
    <w:rsid w:val="009A186F"/>
    <w:rsid w:val="009A28EA"/>
    <w:rsid w:val="009A3C6C"/>
    <w:rsid w:val="009A5BB2"/>
    <w:rsid w:val="009B2F5C"/>
    <w:rsid w:val="009C4634"/>
    <w:rsid w:val="009C5000"/>
    <w:rsid w:val="009D0AA1"/>
    <w:rsid w:val="009D38E7"/>
    <w:rsid w:val="009E3D26"/>
    <w:rsid w:val="009F6355"/>
    <w:rsid w:val="00A01F9C"/>
    <w:rsid w:val="00A03CAD"/>
    <w:rsid w:val="00A05335"/>
    <w:rsid w:val="00A3289E"/>
    <w:rsid w:val="00A3458E"/>
    <w:rsid w:val="00A34E82"/>
    <w:rsid w:val="00A358D0"/>
    <w:rsid w:val="00A4285E"/>
    <w:rsid w:val="00A42928"/>
    <w:rsid w:val="00A50F07"/>
    <w:rsid w:val="00A60924"/>
    <w:rsid w:val="00A614C1"/>
    <w:rsid w:val="00A65C9C"/>
    <w:rsid w:val="00A833D3"/>
    <w:rsid w:val="00A90626"/>
    <w:rsid w:val="00A90F86"/>
    <w:rsid w:val="00A9371D"/>
    <w:rsid w:val="00AA232E"/>
    <w:rsid w:val="00AA490E"/>
    <w:rsid w:val="00AB1A99"/>
    <w:rsid w:val="00AB4BD2"/>
    <w:rsid w:val="00AC446B"/>
    <w:rsid w:val="00AC4C64"/>
    <w:rsid w:val="00AC4D4F"/>
    <w:rsid w:val="00AC586A"/>
    <w:rsid w:val="00AC5D3F"/>
    <w:rsid w:val="00AC7CB3"/>
    <w:rsid w:val="00AD0A53"/>
    <w:rsid w:val="00AD0E49"/>
    <w:rsid w:val="00AD4307"/>
    <w:rsid w:val="00AD4650"/>
    <w:rsid w:val="00AE264A"/>
    <w:rsid w:val="00AE39D0"/>
    <w:rsid w:val="00AE418B"/>
    <w:rsid w:val="00AE5415"/>
    <w:rsid w:val="00AE636A"/>
    <w:rsid w:val="00AE74D2"/>
    <w:rsid w:val="00AF181D"/>
    <w:rsid w:val="00AF7C93"/>
    <w:rsid w:val="00B00C1F"/>
    <w:rsid w:val="00B07ADA"/>
    <w:rsid w:val="00B135CD"/>
    <w:rsid w:val="00B14EDA"/>
    <w:rsid w:val="00B15983"/>
    <w:rsid w:val="00B238A1"/>
    <w:rsid w:val="00B2612F"/>
    <w:rsid w:val="00B27BF1"/>
    <w:rsid w:val="00B34A13"/>
    <w:rsid w:val="00B34DF8"/>
    <w:rsid w:val="00B43763"/>
    <w:rsid w:val="00B46867"/>
    <w:rsid w:val="00B51908"/>
    <w:rsid w:val="00B631D2"/>
    <w:rsid w:val="00B65C91"/>
    <w:rsid w:val="00B812F4"/>
    <w:rsid w:val="00B900AE"/>
    <w:rsid w:val="00B91185"/>
    <w:rsid w:val="00B93ED8"/>
    <w:rsid w:val="00BA4B4A"/>
    <w:rsid w:val="00BB3633"/>
    <w:rsid w:val="00BB58FF"/>
    <w:rsid w:val="00BC5238"/>
    <w:rsid w:val="00BC6D10"/>
    <w:rsid w:val="00BD13D0"/>
    <w:rsid w:val="00BD6334"/>
    <w:rsid w:val="00BE2E17"/>
    <w:rsid w:val="00BE5FD6"/>
    <w:rsid w:val="00BE695D"/>
    <w:rsid w:val="00BF7632"/>
    <w:rsid w:val="00C140F2"/>
    <w:rsid w:val="00C14288"/>
    <w:rsid w:val="00C176A1"/>
    <w:rsid w:val="00C221D3"/>
    <w:rsid w:val="00C222FB"/>
    <w:rsid w:val="00C25C6C"/>
    <w:rsid w:val="00C26F18"/>
    <w:rsid w:val="00C300D3"/>
    <w:rsid w:val="00C414BE"/>
    <w:rsid w:val="00C474E9"/>
    <w:rsid w:val="00C53798"/>
    <w:rsid w:val="00C62CD9"/>
    <w:rsid w:val="00C7190B"/>
    <w:rsid w:val="00C7227F"/>
    <w:rsid w:val="00C73022"/>
    <w:rsid w:val="00C761C7"/>
    <w:rsid w:val="00C94F17"/>
    <w:rsid w:val="00C97D9C"/>
    <w:rsid w:val="00CA1223"/>
    <w:rsid w:val="00CB02A3"/>
    <w:rsid w:val="00CB35A4"/>
    <w:rsid w:val="00CB45FF"/>
    <w:rsid w:val="00CB6C85"/>
    <w:rsid w:val="00CC0D61"/>
    <w:rsid w:val="00CC1458"/>
    <w:rsid w:val="00CE6A07"/>
    <w:rsid w:val="00CE7FC9"/>
    <w:rsid w:val="00CF12EE"/>
    <w:rsid w:val="00CF3578"/>
    <w:rsid w:val="00D04C7B"/>
    <w:rsid w:val="00D10050"/>
    <w:rsid w:val="00D1227D"/>
    <w:rsid w:val="00D15074"/>
    <w:rsid w:val="00D1635E"/>
    <w:rsid w:val="00D20217"/>
    <w:rsid w:val="00D20BF3"/>
    <w:rsid w:val="00D22586"/>
    <w:rsid w:val="00D312F3"/>
    <w:rsid w:val="00D373C4"/>
    <w:rsid w:val="00D45742"/>
    <w:rsid w:val="00D6108A"/>
    <w:rsid w:val="00D6121C"/>
    <w:rsid w:val="00D62542"/>
    <w:rsid w:val="00D6271B"/>
    <w:rsid w:val="00D730CD"/>
    <w:rsid w:val="00D753EB"/>
    <w:rsid w:val="00D83FB0"/>
    <w:rsid w:val="00D86BA6"/>
    <w:rsid w:val="00D87730"/>
    <w:rsid w:val="00D9021E"/>
    <w:rsid w:val="00D91101"/>
    <w:rsid w:val="00D91D7D"/>
    <w:rsid w:val="00DA247A"/>
    <w:rsid w:val="00DA29A8"/>
    <w:rsid w:val="00DA48B9"/>
    <w:rsid w:val="00DB6D81"/>
    <w:rsid w:val="00DC0795"/>
    <w:rsid w:val="00DC42E6"/>
    <w:rsid w:val="00DC4E5E"/>
    <w:rsid w:val="00DC556B"/>
    <w:rsid w:val="00DC5E18"/>
    <w:rsid w:val="00DD2590"/>
    <w:rsid w:val="00DD47E9"/>
    <w:rsid w:val="00DE2BD9"/>
    <w:rsid w:val="00DE4BB1"/>
    <w:rsid w:val="00DE5CB4"/>
    <w:rsid w:val="00DF5946"/>
    <w:rsid w:val="00DF670F"/>
    <w:rsid w:val="00E10C4D"/>
    <w:rsid w:val="00E13B67"/>
    <w:rsid w:val="00E1714B"/>
    <w:rsid w:val="00E1732F"/>
    <w:rsid w:val="00E20A78"/>
    <w:rsid w:val="00E20C89"/>
    <w:rsid w:val="00E2300B"/>
    <w:rsid w:val="00E234FD"/>
    <w:rsid w:val="00E2696D"/>
    <w:rsid w:val="00E47A31"/>
    <w:rsid w:val="00E67D46"/>
    <w:rsid w:val="00E77912"/>
    <w:rsid w:val="00E80CB1"/>
    <w:rsid w:val="00E8282A"/>
    <w:rsid w:val="00EA0AFA"/>
    <w:rsid w:val="00EA5FCA"/>
    <w:rsid w:val="00EB03C6"/>
    <w:rsid w:val="00EB2883"/>
    <w:rsid w:val="00EC43A3"/>
    <w:rsid w:val="00EC4F5A"/>
    <w:rsid w:val="00ED3C2A"/>
    <w:rsid w:val="00EE16A1"/>
    <w:rsid w:val="00EE3324"/>
    <w:rsid w:val="00EE421A"/>
    <w:rsid w:val="00EE4F29"/>
    <w:rsid w:val="00EF0CB6"/>
    <w:rsid w:val="00EF4CE5"/>
    <w:rsid w:val="00EF6575"/>
    <w:rsid w:val="00EF7BC4"/>
    <w:rsid w:val="00F10DFD"/>
    <w:rsid w:val="00F12280"/>
    <w:rsid w:val="00F124D9"/>
    <w:rsid w:val="00F130E5"/>
    <w:rsid w:val="00F13F30"/>
    <w:rsid w:val="00F22A3D"/>
    <w:rsid w:val="00F419E9"/>
    <w:rsid w:val="00F44790"/>
    <w:rsid w:val="00F55CB7"/>
    <w:rsid w:val="00F64AF3"/>
    <w:rsid w:val="00F75234"/>
    <w:rsid w:val="00F8088B"/>
    <w:rsid w:val="00F853AC"/>
    <w:rsid w:val="00F90EAE"/>
    <w:rsid w:val="00F94828"/>
    <w:rsid w:val="00F95C97"/>
    <w:rsid w:val="00FB3D6D"/>
    <w:rsid w:val="00FB666A"/>
    <w:rsid w:val="00FB74CB"/>
    <w:rsid w:val="00FB7896"/>
    <w:rsid w:val="00FC6E9C"/>
    <w:rsid w:val="00FD5D52"/>
    <w:rsid w:val="00FD6463"/>
    <w:rsid w:val="00FE7BEC"/>
    <w:rsid w:val="00FF56F0"/>
    <w:rsid w:val="00FF64CE"/>
    <w:rsid w:val="00FF7033"/>
    <w:rsid w:val="00FF70A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A8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55EF"/>
    <w:rPr>
      <w:rFonts w:ascii="Times New Roman" w:eastAsia="Times New Roman" w:hAnsi="Times New Roman" w:cs="Times New Roman"/>
    </w:rPr>
  </w:style>
  <w:style w:type="paragraph" w:styleId="Heading1">
    <w:name w:val="heading 1"/>
    <w:basedOn w:val="Normal"/>
    <w:next w:val="Normal"/>
    <w:link w:val="Heading1Char"/>
    <w:uiPriority w:val="9"/>
    <w:qFormat/>
    <w:rsid w:val="00580026"/>
    <w:pPr>
      <w:keepNext/>
      <w:keepLines/>
      <w:spacing w:before="240"/>
      <w:jc w:val="center"/>
      <w:outlineLvl w:val="0"/>
    </w:pPr>
    <w:rPr>
      <w:rFonts w:ascii="Times" w:eastAsiaTheme="majorEastAsia" w:hAnsi="Times" w:cstheme="majorBidi"/>
      <w:b/>
      <w:color w:val="000000" w:themeColor="text1"/>
      <w:szCs w:val="32"/>
    </w:rPr>
  </w:style>
  <w:style w:type="paragraph" w:styleId="Heading2">
    <w:name w:val="heading 2"/>
    <w:basedOn w:val="Normal"/>
    <w:next w:val="Normal"/>
    <w:link w:val="Heading2Char"/>
    <w:uiPriority w:val="9"/>
    <w:unhideWhenUsed/>
    <w:qFormat/>
    <w:rsid w:val="00580026"/>
    <w:pPr>
      <w:keepNext/>
      <w:keepLines/>
      <w:spacing w:before="40"/>
      <w:jc w:val="both"/>
      <w:outlineLvl w:val="1"/>
    </w:pPr>
    <w:rPr>
      <w:rFonts w:ascii="Times" w:eastAsiaTheme="majorEastAsia" w:hAnsi="Times" w:cstheme="majorBidi"/>
      <w:b/>
      <w:color w:val="000000" w:themeColor="text1"/>
      <w:szCs w:val="26"/>
    </w:rPr>
  </w:style>
  <w:style w:type="paragraph" w:styleId="Heading3">
    <w:name w:val="heading 3"/>
    <w:basedOn w:val="Normal"/>
    <w:next w:val="Normal"/>
    <w:link w:val="Heading3Char"/>
    <w:uiPriority w:val="9"/>
    <w:unhideWhenUsed/>
    <w:qFormat/>
    <w:rsid w:val="0058002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0026"/>
    <w:rPr>
      <w:rFonts w:ascii="Times" w:eastAsiaTheme="majorEastAsia" w:hAnsi="Times" w:cstheme="majorBidi"/>
      <w:b/>
      <w:color w:val="000000" w:themeColor="text1"/>
      <w:szCs w:val="32"/>
    </w:rPr>
  </w:style>
  <w:style w:type="character" w:customStyle="1" w:styleId="Heading2Char">
    <w:name w:val="Heading 2 Char"/>
    <w:basedOn w:val="DefaultParagraphFont"/>
    <w:link w:val="Heading2"/>
    <w:uiPriority w:val="9"/>
    <w:rsid w:val="00580026"/>
    <w:rPr>
      <w:rFonts w:ascii="Times" w:eastAsiaTheme="majorEastAsia" w:hAnsi="Times" w:cstheme="majorBidi"/>
      <w:b/>
      <w:color w:val="000000" w:themeColor="text1"/>
      <w:szCs w:val="26"/>
    </w:rPr>
  </w:style>
  <w:style w:type="character" w:customStyle="1" w:styleId="Heading3Char">
    <w:name w:val="Heading 3 Char"/>
    <w:basedOn w:val="DefaultParagraphFont"/>
    <w:link w:val="Heading3"/>
    <w:uiPriority w:val="9"/>
    <w:rsid w:val="00580026"/>
    <w:rPr>
      <w:rFonts w:asciiTheme="majorHAnsi" w:eastAsiaTheme="majorEastAsia" w:hAnsiTheme="majorHAnsi" w:cstheme="majorBidi"/>
      <w:color w:val="1F3763" w:themeColor="accent1" w:themeShade="7F"/>
    </w:rPr>
  </w:style>
  <w:style w:type="paragraph" w:styleId="ListParagraph">
    <w:name w:val="List Paragraph"/>
    <w:aliases w:val="Body Text Char1,Char Char2,kepala,List Paragraph1,Butir - 2,ANNEX,List (Letter),kepala1,List Paragraph11,Butir - 21,ANNEX1,List (Letter)1"/>
    <w:basedOn w:val="Normal"/>
    <w:link w:val="ListParagraphChar"/>
    <w:uiPriority w:val="34"/>
    <w:qFormat/>
    <w:rsid w:val="00580026"/>
    <w:pPr>
      <w:ind w:left="720"/>
      <w:contextualSpacing/>
    </w:pPr>
  </w:style>
  <w:style w:type="character" w:customStyle="1" w:styleId="ListParagraphChar">
    <w:name w:val="List Paragraph Char"/>
    <w:aliases w:val="Body Text Char1 Char,Char Char2 Char,kepala Char,List Paragraph1 Char,Butir - 2 Char,ANNEX Char,List (Letter) Char,kepala1 Char,List Paragraph11 Char,Butir - 21 Char,ANNEX1 Char,List (Letter)1 Char"/>
    <w:basedOn w:val="DefaultParagraphFont"/>
    <w:link w:val="ListParagraph"/>
    <w:uiPriority w:val="34"/>
    <w:rsid w:val="000867E2"/>
    <w:rPr>
      <w:rFonts w:ascii="Times New Roman" w:eastAsia="Times New Roman" w:hAnsi="Times New Roman" w:cs="Times New Roman"/>
    </w:rPr>
  </w:style>
  <w:style w:type="paragraph" w:styleId="BodyText">
    <w:name w:val="Body Text"/>
    <w:basedOn w:val="Normal"/>
    <w:link w:val="BodyTextChar"/>
    <w:uiPriority w:val="1"/>
    <w:qFormat/>
    <w:rsid w:val="00580026"/>
    <w:pPr>
      <w:widowControl w:val="0"/>
      <w:autoSpaceDE w:val="0"/>
      <w:autoSpaceDN w:val="0"/>
    </w:pPr>
    <w:rPr>
      <w:lang w:val="id" w:eastAsia="id"/>
    </w:rPr>
  </w:style>
  <w:style w:type="character" w:customStyle="1" w:styleId="BodyTextChar">
    <w:name w:val="Body Text Char"/>
    <w:basedOn w:val="DefaultParagraphFont"/>
    <w:link w:val="BodyText"/>
    <w:uiPriority w:val="1"/>
    <w:rsid w:val="00580026"/>
    <w:rPr>
      <w:rFonts w:ascii="Times New Roman" w:eastAsia="Times New Roman" w:hAnsi="Times New Roman" w:cs="Times New Roman"/>
      <w:lang w:val="id" w:eastAsia="id"/>
    </w:rPr>
  </w:style>
  <w:style w:type="character" w:styleId="Emphasis">
    <w:name w:val="Emphasis"/>
    <w:basedOn w:val="DefaultParagraphFont"/>
    <w:uiPriority w:val="20"/>
    <w:qFormat/>
    <w:rsid w:val="00580026"/>
    <w:rPr>
      <w:i/>
      <w:iCs/>
    </w:rPr>
  </w:style>
  <w:style w:type="character" w:styleId="Strong">
    <w:name w:val="Strong"/>
    <w:basedOn w:val="DefaultParagraphFont"/>
    <w:uiPriority w:val="22"/>
    <w:qFormat/>
    <w:rsid w:val="00580026"/>
    <w:rPr>
      <w:b/>
      <w:bCs/>
    </w:rPr>
  </w:style>
  <w:style w:type="table" w:styleId="TableGrid">
    <w:name w:val="Table Grid"/>
    <w:basedOn w:val="TableNormal"/>
    <w:uiPriority w:val="39"/>
    <w:rsid w:val="008226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CF3578"/>
    <w:pPr>
      <w:widowControl w:val="0"/>
      <w:autoSpaceDE w:val="0"/>
      <w:autoSpaceDN w:val="0"/>
      <w:spacing w:line="256" w:lineRule="exact"/>
      <w:jc w:val="center"/>
    </w:pPr>
    <w:rPr>
      <w:sz w:val="22"/>
      <w:szCs w:val="22"/>
      <w:lang w:val="ms" w:eastAsia="ms"/>
    </w:rPr>
  </w:style>
  <w:style w:type="paragraph" w:styleId="NoSpacing">
    <w:name w:val="No Spacing"/>
    <w:link w:val="NoSpacingChar"/>
    <w:uiPriority w:val="1"/>
    <w:qFormat/>
    <w:rsid w:val="00F13F30"/>
    <w:rPr>
      <w:sz w:val="22"/>
      <w:szCs w:val="22"/>
      <w:lang w:val="en-US"/>
    </w:rPr>
  </w:style>
  <w:style w:type="paragraph" w:styleId="TOCHeading">
    <w:name w:val="TOC Heading"/>
    <w:basedOn w:val="Heading1"/>
    <w:next w:val="Normal"/>
    <w:uiPriority w:val="39"/>
    <w:unhideWhenUsed/>
    <w:qFormat/>
    <w:rsid w:val="005C0EBE"/>
    <w:pPr>
      <w:spacing w:before="480" w:line="276" w:lineRule="auto"/>
      <w:jc w:val="left"/>
      <w:outlineLvl w:val="9"/>
    </w:pPr>
    <w:rPr>
      <w:rFonts w:asciiTheme="majorHAnsi" w:hAnsiTheme="majorHAnsi"/>
      <w:bCs/>
      <w:color w:val="2F5496" w:themeColor="accent1" w:themeShade="BF"/>
      <w:sz w:val="28"/>
      <w:szCs w:val="28"/>
      <w:lang w:val="en-US"/>
    </w:rPr>
  </w:style>
  <w:style w:type="paragraph" w:styleId="TOC1">
    <w:name w:val="toc 1"/>
    <w:basedOn w:val="Normal"/>
    <w:next w:val="Normal"/>
    <w:autoRedefine/>
    <w:uiPriority w:val="39"/>
    <w:unhideWhenUsed/>
    <w:rsid w:val="00F90EAE"/>
    <w:pPr>
      <w:tabs>
        <w:tab w:val="right" w:leader="dot" w:pos="7361"/>
      </w:tabs>
      <w:spacing w:before="120" w:line="360" w:lineRule="auto"/>
    </w:pPr>
    <w:rPr>
      <w:rFonts w:asciiTheme="minorHAnsi" w:hAnsiTheme="minorHAnsi" w:cstheme="minorHAnsi"/>
      <w:b/>
      <w:bCs/>
      <w:i/>
      <w:iCs/>
    </w:rPr>
  </w:style>
  <w:style w:type="paragraph" w:styleId="TOC2">
    <w:name w:val="toc 2"/>
    <w:basedOn w:val="Normal"/>
    <w:next w:val="Normal"/>
    <w:autoRedefine/>
    <w:uiPriority w:val="39"/>
    <w:unhideWhenUsed/>
    <w:rsid w:val="000D5BD9"/>
    <w:pPr>
      <w:tabs>
        <w:tab w:val="right" w:leader="dot" w:pos="7361"/>
      </w:tabs>
      <w:spacing w:before="120" w:line="360" w:lineRule="auto"/>
      <w:ind w:left="240"/>
    </w:pPr>
    <w:rPr>
      <w:rFonts w:ascii="Times" w:hAnsi="Times" w:cstheme="minorHAnsi"/>
      <w:bCs/>
      <w:noProof/>
    </w:rPr>
  </w:style>
  <w:style w:type="paragraph" w:styleId="TOC3">
    <w:name w:val="toc 3"/>
    <w:basedOn w:val="Normal"/>
    <w:next w:val="Normal"/>
    <w:autoRedefine/>
    <w:uiPriority w:val="39"/>
    <w:unhideWhenUsed/>
    <w:rsid w:val="005C0EBE"/>
    <w:pPr>
      <w:ind w:left="480"/>
    </w:pPr>
    <w:rPr>
      <w:rFonts w:asciiTheme="minorHAnsi" w:hAnsiTheme="minorHAnsi" w:cstheme="minorHAnsi"/>
      <w:sz w:val="20"/>
      <w:szCs w:val="20"/>
    </w:rPr>
  </w:style>
  <w:style w:type="character" w:styleId="Hyperlink">
    <w:name w:val="Hyperlink"/>
    <w:basedOn w:val="DefaultParagraphFont"/>
    <w:uiPriority w:val="99"/>
    <w:unhideWhenUsed/>
    <w:rsid w:val="005C0EBE"/>
    <w:rPr>
      <w:color w:val="0563C1" w:themeColor="hyperlink"/>
      <w:u w:val="single"/>
    </w:rPr>
  </w:style>
  <w:style w:type="paragraph" w:styleId="TOC4">
    <w:name w:val="toc 4"/>
    <w:basedOn w:val="Normal"/>
    <w:next w:val="Normal"/>
    <w:autoRedefine/>
    <w:uiPriority w:val="39"/>
    <w:semiHidden/>
    <w:unhideWhenUsed/>
    <w:rsid w:val="005C0EBE"/>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C0EBE"/>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C0EBE"/>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C0EBE"/>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C0EBE"/>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C0EBE"/>
    <w:pPr>
      <w:ind w:left="1920"/>
    </w:pPr>
    <w:rPr>
      <w:rFonts w:asciiTheme="minorHAnsi" w:hAnsiTheme="minorHAnsi" w:cstheme="minorHAnsi"/>
      <w:sz w:val="20"/>
      <w:szCs w:val="20"/>
    </w:rPr>
  </w:style>
  <w:style w:type="paragraph" w:styleId="Footer">
    <w:name w:val="footer"/>
    <w:basedOn w:val="Normal"/>
    <w:link w:val="FooterChar"/>
    <w:uiPriority w:val="99"/>
    <w:unhideWhenUsed/>
    <w:rsid w:val="005C0EBE"/>
    <w:pPr>
      <w:tabs>
        <w:tab w:val="center" w:pos="4680"/>
        <w:tab w:val="right" w:pos="9360"/>
      </w:tabs>
    </w:pPr>
  </w:style>
  <w:style w:type="character" w:customStyle="1" w:styleId="FooterChar">
    <w:name w:val="Footer Char"/>
    <w:basedOn w:val="DefaultParagraphFont"/>
    <w:link w:val="Footer"/>
    <w:uiPriority w:val="99"/>
    <w:rsid w:val="005C0EBE"/>
    <w:rPr>
      <w:rFonts w:ascii="Times New Roman" w:eastAsia="Times New Roman" w:hAnsi="Times New Roman" w:cs="Times New Roman"/>
    </w:rPr>
  </w:style>
  <w:style w:type="character" w:styleId="PageNumber">
    <w:name w:val="page number"/>
    <w:basedOn w:val="DefaultParagraphFont"/>
    <w:uiPriority w:val="99"/>
    <w:semiHidden/>
    <w:unhideWhenUsed/>
    <w:rsid w:val="005C0EBE"/>
  </w:style>
  <w:style w:type="paragraph" w:styleId="Header">
    <w:name w:val="header"/>
    <w:basedOn w:val="Normal"/>
    <w:link w:val="HeaderChar"/>
    <w:uiPriority w:val="99"/>
    <w:unhideWhenUsed/>
    <w:rsid w:val="005C0EBE"/>
    <w:pPr>
      <w:tabs>
        <w:tab w:val="center" w:pos="4680"/>
        <w:tab w:val="right" w:pos="9360"/>
      </w:tabs>
    </w:pPr>
  </w:style>
  <w:style w:type="character" w:customStyle="1" w:styleId="HeaderChar">
    <w:name w:val="Header Char"/>
    <w:basedOn w:val="DefaultParagraphFont"/>
    <w:link w:val="Header"/>
    <w:uiPriority w:val="99"/>
    <w:rsid w:val="005C0EBE"/>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A90626"/>
    <w:rPr>
      <w:color w:val="605E5C"/>
      <w:shd w:val="clear" w:color="auto" w:fill="E1DFDD"/>
    </w:rPr>
  </w:style>
  <w:style w:type="paragraph" w:styleId="Caption">
    <w:name w:val="caption"/>
    <w:basedOn w:val="Normal"/>
    <w:next w:val="Normal"/>
    <w:uiPriority w:val="35"/>
    <w:unhideWhenUsed/>
    <w:qFormat/>
    <w:rsid w:val="00E1714B"/>
    <w:pPr>
      <w:spacing w:after="200"/>
    </w:pPr>
    <w:rPr>
      <w:i/>
      <w:iCs/>
      <w:color w:val="44546A" w:themeColor="text2"/>
      <w:sz w:val="18"/>
      <w:szCs w:val="18"/>
    </w:rPr>
  </w:style>
  <w:style w:type="paragraph" w:styleId="TableofFigures">
    <w:name w:val="table of figures"/>
    <w:basedOn w:val="Normal"/>
    <w:next w:val="Normal"/>
    <w:uiPriority w:val="99"/>
    <w:unhideWhenUsed/>
    <w:rsid w:val="00E1714B"/>
  </w:style>
  <w:style w:type="character" w:styleId="PlaceholderText">
    <w:name w:val="Placeholder Text"/>
    <w:basedOn w:val="DefaultParagraphFont"/>
    <w:uiPriority w:val="99"/>
    <w:semiHidden/>
    <w:rsid w:val="002236BC"/>
    <w:rPr>
      <w:color w:val="808080"/>
    </w:rPr>
  </w:style>
  <w:style w:type="character" w:styleId="SubtleReference">
    <w:name w:val="Subtle Reference"/>
    <w:basedOn w:val="DefaultParagraphFont"/>
    <w:uiPriority w:val="31"/>
    <w:qFormat/>
    <w:rsid w:val="0094584E"/>
    <w:rPr>
      <w:smallCaps/>
      <w:color w:val="5A5A5A" w:themeColor="text1" w:themeTint="A5"/>
    </w:rPr>
  </w:style>
  <w:style w:type="character" w:customStyle="1" w:styleId="UnresolvedMention">
    <w:name w:val="Unresolved Mention"/>
    <w:basedOn w:val="DefaultParagraphFont"/>
    <w:uiPriority w:val="99"/>
    <w:semiHidden/>
    <w:unhideWhenUsed/>
    <w:rsid w:val="005071A3"/>
    <w:rPr>
      <w:color w:val="605E5C"/>
      <w:shd w:val="clear" w:color="auto" w:fill="E1DFDD"/>
    </w:rPr>
  </w:style>
  <w:style w:type="paragraph" w:styleId="NormalWeb">
    <w:name w:val="Normal (Web)"/>
    <w:basedOn w:val="Normal"/>
    <w:uiPriority w:val="99"/>
    <w:semiHidden/>
    <w:unhideWhenUsed/>
    <w:rsid w:val="00CB35A4"/>
    <w:pPr>
      <w:spacing w:before="100" w:beforeAutospacing="1" w:after="100" w:afterAutospacing="1"/>
    </w:pPr>
    <w:rPr>
      <w:lang w:val="en-US"/>
    </w:rPr>
  </w:style>
  <w:style w:type="paragraph" w:styleId="BalloonText">
    <w:name w:val="Balloon Text"/>
    <w:basedOn w:val="Normal"/>
    <w:link w:val="BalloonTextChar"/>
    <w:uiPriority w:val="99"/>
    <w:semiHidden/>
    <w:unhideWhenUsed/>
    <w:rsid w:val="00791CB0"/>
    <w:rPr>
      <w:rFonts w:ascii="Tahoma" w:hAnsi="Tahoma" w:cs="Tahoma"/>
      <w:sz w:val="16"/>
      <w:szCs w:val="16"/>
    </w:rPr>
  </w:style>
  <w:style w:type="character" w:customStyle="1" w:styleId="BalloonTextChar">
    <w:name w:val="Balloon Text Char"/>
    <w:basedOn w:val="DefaultParagraphFont"/>
    <w:link w:val="BalloonText"/>
    <w:uiPriority w:val="99"/>
    <w:semiHidden/>
    <w:rsid w:val="00791CB0"/>
    <w:rPr>
      <w:rFonts w:ascii="Tahoma" w:eastAsia="Times New Roman" w:hAnsi="Tahoma" w:cs="Tahoma"/>
      <w:sz w:val="16"/>
      <w:szCs w:val="16"/>
    </w:rPr>
  </w:style>
  <w:style w:type="paragraph" w:customStyle="1" w:styleId="Author">
    <w:name w:val="Author"/>
    <w:link w:val="AuthorChar"/>
    <w:autoRedefine/>
    <w:qFormat/>
    <w:rsid w:val="00C300D3"/>
    <w:pPr>
      <w:widowControl w:val="0"/>
      <w:spacing w:after="120"/>
    </w:pPr>
    <w:rPr>
      <w:rFonts w:ascii="Times New Roman" w:eastAsia="Times New Roman" w:hAnsi="Times New Roman" w:cs="Times New Roman"/>
      <w:b/>
      <w:bCs/>
      <w:kern w:val="32"/>
      <w:sz w:val="16"/>
      <w:szCs w:val="32"/>
      <w:lang w:val="en-US" w:eastAsia="id-ID"/>
    </w:rPr>
  </w:style>
  <w:style w:type="character" w:customStyle="1" w:styleId="AuthorChar">
    <w:name w:val="Author Char"/>
    <w:link w:val="Author"/>
    <w:rsid w:val="00C300D3"/>
    <w:rPr>
      <w:rFonts w:ascii="Times New Roman" w:eastAsia="Times New Roman" w:hAnsi="Times New Roman" w:cs="Times New Roman"/>
      <w:b/>
      <w:bCs/>
      <w:kern w:val="32"/>
      <w:sz w:val="16"/>
      <w:szCs w:val="32"/>
      <w:lang w:val="en-US" w:eastAsia="id-ID"/>
    </w:rPr>
  </w:style>
  <w:style w:type="character" w:customStyle="1" w:styleId="NoSpacingChar">
    <w:name w:val="No Spacing Char"/>
    <w:basedOn w:val="DefaultParagraphFont"/>
    <w:link w:val="NoSpacing"/>
    <w:uiPriority w:val="1"/>
    <w:rsid w:val="00C300D3"/>
    <w:rPr>
      <w:sz w:val="22"/>
      <w:szCs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55EF"/>
    <w:rPr>
      <w:rFonts w:ascii="Times New Roman" w:eastAsia="Times New Roman" w:hAnsi="Times New Roman" w:cs="Times New Roman"/>
    </w:rPr>
  </w:style>
  <w:style w:type="paragraph" w:styleId="Heading1">
    <w:name w:val="heading 1"/>
    <w:basedOn w:val="Normal"/>
    <w:next w:val="Normal"/>
    <w:link w:val="Heading1Char"/>
    <w:uiPriority w:val="9"/>
    <w:qFormat/>
    <w:rsid w:val="00580026"/>
    <w:pPr>
      <w:keepNext/>
      <w:keepLines/>
      <w:spacing w:before="240"/>
      <w:jc w:val="center"/>
      <w:outlineLvl w:val="0"/>
    </w:pPr>
    <w:rPr>
      <w:rFonts w:ascii="Times" w:eastAsiaTheme="majorEastAsia" w:hAnsi="Times" w:cstheme="majorBidi"/>
      <w:b/>
      <w:color w:val="000000" w:themeColor="text1"/>
      <w:szCs w:val="32"/>
    </w:rPr>
  </w:style>
  <w:style w:type="paragraph" w:styleId="Heading2">
    <w:name w:val="heading 2"/>
    <w:basedOn w:val="Normal"/>
    <w:next w:val="Normal"/>
    <w:link w:val="Heading2Char"/>
    <w:uiPriority w:val="9"/>
    <w:unhideWhenUsed/>
    <w:qFormat/>
    <w:rsid w:val="00580026"/>
    <w:pPr>
      <w:keepNext/>
      <w:keepLines/>
      <w:spacing w:before="40"/>
      <w:jc w:val="both"/>
      <w:outlineLvl w:val="1"/>
    </w:pPr>
    <w:rPr>
      <w:rFonts w:ascii="Times" w:eastAsiaTheme="majorEastAsia" w:hAnsi="Times" w:cstheme="majorBidi"/>
      <w:b/>
      <w:color w:val="000000" w:themeColor="text1"/>
      <w:szCs w:val="26"/>
    </w:rPr>
  </w:style>
  <w:style w:type="paragraph" w:styleId="Heading3">
    <w:name w:val="heading 3"/>
    <w:basedOn w:val="Normal"/>
    <w:next w:val="Normal"/>
    <w:link w:val="Heading3Char"/>
    <w:uiPriority w:val="9"/>
    <w:unhideWhenUsed/>
    <w:qFormat/>
    <w:rsid w:val="0058002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0026"/>
    <w:rPr>
      <w:rFonts w:ascii="Times" w:eastAsiaTheme="majorEastAsia" w:hAnsi="Times" w:cstheme="majorBidi"/>
      <w:b/>
      <w:color w:val="000000" w:themeColor="text1"/>
      <w:szCs w:val="32"/>
    </w:rPr>
  </w:style>
  <w:style w:type="character" w:customStyle="1" w:styleId="Heading2Char">
    <w:name w:val="Heading 2 Char"/>
    <w:basedOn w:val="DefaultParagraphFont"/>
    <w:link w:val="Heading2"/>
    <w:uiPriority w:val="9"/>
    <w:rsid w:val="00580026"/>
    <w:rPr>
      <w:rFonts w:ascii="Times" w:eastAsiaTheme="majorEastAsia" w:hAnsi="Times" w:cstheme="majorBidi"/>
      <w:b/>
      <w:color w:val="000000" w:themeColor="text1"/>
      <w:szCs w:val="26"/>
    </w:rPr>
  </w:style>
  <w:style w:type="character" w:customStyle="1" w:styleId="Heading3Char">
    <w:name w:val="Heading 3 Char"/>
    <w:basedOn w:val="DefaultParagraphFont"/>
    <w:link w:val="Heading3"/>
    <w:uiPriority w:val="9"/>
    <w:rsid w:val="00580026"/>
    <w:rPr>
      <w:rFonts w:asciiTheme="majorHAnsi" w:eastAsiaTheme="majorEastAsia" w:hAnsiTheme="majorHAnsi" w:cstheme="majorBidi"/>
      <w:color w:val="1F3763" w:themeColor="accent1" w:themeShade="7F"/>
    </w:rPr>
  </w:style>
  <w:style w:type="paragraph" w:styleId="ListParagraph">
    <w:name w:val="List Paragraph"/>
    <w:aliases w:val="Body Text Char1,Char Char2,kepala,List Paragraph1,Butir - 2,ANNEX,List (Letter),kepala1,List Paragraph11,Butir - 21,ANNEX1,List (Letter)1"/>
    <w:basedOn w:val="Normal"/>
    <w:link w:val="ListParagraphChar"/>
    <w:uiPriority w:val="34"/>
    <w:qFormat/>
    <w:rsid w:val="00580026"/>
    <w:pPr>
      <w:ind w:left="720"/>
      <w:contextualSpacing/>
    </w:pPr>
  </w:style>
  <w:style w:type="character" w:customStyle="1" w:styleId="ListParagraphChar">
    <w:name w:val="List Paragraph Char"/>
    <w:aliases w:val="Body Text Char1 Char,Char Char2 Char,kepala Char,List Paragraph1 Char,Butir - 2 Char,ANNEX Char,List (Letter) Char,kepala1 Char,List Paragraph11 Char,Butir - 21 Char,ANNEX1 Char,List (Letter)1 Char"/>
    <w:basedOn w:val="DefaultParagraphFont"/>
    <w:link w:val="ListParagraph"/>
    <w:uiPriority w:val="34"/>
    <w:rsid w:val="000867E2"/>
    <w:rPr>
      <w:rFonts w:ascii="Times New Roman" w:eastAsia="Times New Roman" w:hAnsi="Times New Roman" w:cs="Times New Roman"/>
    </w:rPr>
  </w:style>
  <w:style w:type="paragraph" w:styleId="BodyText">
    <w:name w:val="Body Text"/>
    <w:basedOn w:val="Normal"/>
    <w:link w:val="BodyTextChar"/>
    <w:uiPriority w:val="1"/>
    <w:qFormat/>
    <w:rsid w:val="00580026"/>
    <w:pPr>
      <w:widowControl w:val="0"/>
      <w:autoSpaceDE w:val="0"/>
      <w:autoSpaceDN w:val="0"/>
    </w:pPr>
    <w:rPr>
      <w:lang w:val="id" w:eastAsia="id"/>
    </w:rPr>
  </w:style>
  <w:style w:type="character" w:customStyle="1" w:styleId="BodyTextChar">
    <w:name w:val="Body Text Char"/>
    <w:basedOn w:val="DefaultParagraphFont"/>
    <w:link w:val="BodyText"/>
    <w:uiPriority w:val="1"/>
    <w:rsid w:val="00580026"/>
    <w:rPr>
      <w:rFonts w:ascii="Times New Roman" w:eastAsia="Times New Roman" w:hAnsi="Times New Roman" w:cs="Times New Roman"/>
      <w:lang w:val="id" w:eastAsia="id"/>
    </w:rPr>
  </w:style>
  <w:style w:type="character" w:styleId="Emphasis">
    <w:name w:val="Emphasis"/>
    <w:basedOn w:val="DefaultParagraphFont"/>
    <w:uiPriority w:val="20"/>
    <w:qFormat/>
    <w:rsid w:val="00580026"/>
    <w:rPr>
      <w:i/>
      <w:iCs/>
    </w:rPr>
  </w:style>
  <w:style w:type="character" w:styleId="Strong">
    <w:name w:val="Strong"/>
    <w:basedOn w:val="DefaultParagraphFont"/>
    <w:uiPriority w:val="22"/>
    <w:qFormat/>
    <w:rsid w:val="00580026"/>
    <w:rPr>
      <w:b/>
      <w:bCs/>
    </w:rPr>
  </w:style>
  <w:style w:type="table" w:styleId="TableGrid">
    <w:name w:val="Table Grid"/>
    <w:basedOn w:val="TableNormal"/>
    <w:uiPriority w:val="39"/>
    <w:rsid w:val="008226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CF3578"/>
    <w:pPr>
      <w:widowControl w:val="0"/>
      <w:autoSpaceDE w:val="0"/>
      <w:autoSpaceDN w:val="0"/>
      <w:spacing w:line="256" w:lineRule="exact"/>
      <w:jc w:val="center"/>
    </w:pPr>
    <w:rPr>
      <w:sz w:val="22"/>
      <w:szCs w:val="22"/>
      <w:lang w:val="ms" w:eastAsia="ms"/>
    </w:rPr>
  </w:style>
  <w:style w:type="paragraph" w:styleId="NoSpacing">
    <w:name w:val="No Spacing"/>
    <w:link w:val="NoSpacingChar"/>
    <w:uiPriority w:val="1"/>
    <w:qFormat/>
    <w:rsid w:val="00F13F30"/>
    <w:rPr>
      <w:sz w:val="22"/>
      <w:szCs w:val="22"/>
      <w:lang w:val="en-US"/>
    </w:rPr>
  </w:style>
  <w:style w:type="paragraph" w:styleId="TOCHeading">
    <w:name w:val="TOC Heading"/>
    <w:basedOn w:val="Heading1"/>
    <w:next w:val="Normal"/>
    <w:uiPriority w:val="39"/>
    <w:unhideWhenUsed/>
    <w:qFormat/>
    <w:rsid w:val="005C0EBE"/>
    <w:pPr>
      <w:spacing w:before="480" w:line="276" w:lineRule="auto"/>
      <w:jc w:val="left"/>
      <w:outlineLvl w:val="9"/>
    </w:pPr>
    <w:rPr>
      <w:rFonts w:asciiTheme="majorHAnsi" w:hAnsiTheme="majorHAnsi"/>
      <w:bCs/>
      <w:color w:val="2F5496" w:themeColor="accent1" w:themeShade="BF"/>
      <w:sz w:val="28"/>
      <w:szCs w:val="28"/>
      <w:lang w:val="en-US"/>
    </w:rPr>
  </w:style>
  <w:style w:type="paragraph" w:styleId="TOC1">
    <w:name w:val="toc 1"/>
    <w:basedOn w:val="Normal"/>
    <w:next w:val="Normal"/>
    <w:autoRedefine/>
    <w:uiPriority w:val="39"/>
    <w:unhideWhenUsed/>
    <w:rsid w:val="00F90EAE"/>
    <w:pPr>
      <w:tabs>
        <w:tab w:val="right" w:leader="dot" w:pos="7361"/>
      </w:tabs>
      <w:spacing w:before="120" w:line="360" w:lineRule="auto"/>
    </w:pPr>
    <w:rPr>
      <w:rFonts w:asciiTheme="minorHAnsi" w:hAnsiTheme="minorHAnsi" w:cstheme="minorHAnsi"/>
      <w:b/>
      <w:bCs/>
      <w:i/>
      <w:iCs/>
    </w:rPr>
  </w:style>
  <w:style w:type="paragraph" w:styleId="TOC2">
    <w:name w:val="toc 2"/>
    <w:basedOn w:val="Normal"/>
    <w:next w:val="Normal"/>
    <w:autoRedefine/>
    <w:uiPriority w:val="39"/>
    <w:unhideWhenUsed/>
    <w:rsid w:val="000D5BD9"/>
    <w:pPr>
      <w:tabs>
        <w:tab w:val="right" w:leader="dot" w:pos="7361"/>
      </w:tabs>
      <w:spacing w:before="120" w:line="360" w:lineRule="auto"/>
      <w:ind w:left="240"/>
    </w:pPr>
    <w:rPr>
      <w:rFonts w:ascii="Times" w:hAnsi="Times" w:cstheme="minorHAnsi"/>
      <w:bCs/>
      <w:noProof/>
    </w:rPr>
  </w:style>
  <w:style w:type="paragraph" w:styleId="TOC3">
    <w:name w:val="toc 3"/>
    <w:basedOn w:val="Normal"/>
    <w:next w:val="Normal"/>
    <w:autoRedefine/>
    <w:uiPriority w:val="39"/>
    <w:unhideWhenUsed/>
    <w:rsid w:val="005C0EBE"/>
    <w:pPr>
      <w:ind w:left="480"/>
    </w:pPr>
    <w:rPr>
      <w:rFonts w:asciiTheme="minorHAnsi" w:hAnsiTheme="minorHAnsi" w:cstheme="minorHAnsi"/>
      <w:sz w:val="20"/>
      <w:szCs w:val="20"/>
    </w:rPr>
  </w:style>
  <w:style w:type="character" w:styleId="Hyperlink">
    <w:name w:val="Hyperlink"/>
    <w:basedOn w:val="DefaultParagraphFont"/>
    <w:uiPriority w:val="99"/>
    <w:unhideWhenUsed/>
    <w:rsid w:val="005C0EBE"/>
    <w:rPr>
      <w:color w:val="0563C1" w:themeColor="hyperlink"/>
      <w:u w:val="single"/>
    </w:rPr>
  </w:style>
  <w:style w:type="paragraph" w:styleId="TOC4">
    <w:name w:val="toc 4"/>
    <w:basedOn w:val="Normal"/>
    <w:next w:val="Normal"/>
    <w:autoRedefine/>
    <w:uiPriority w:val="39"/>
    <w:semiHidden/>
    <w:unhideWhenUsed/>
    <w:rsid w:val="005C0EBE"/>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C0EBE"/>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C0EBE"/>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C0EBE"/>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C0EBE"/>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C0EBE"/>
    <w:pPr>
      <w:ind w:left="1920"/>
    </w:pPr>
    <w:rPr>
      <w:rFonts w:asciiTheme="minorHAnsi" w:hAnsiTheme="minorHAnsi" w:cstheme="minorHAnsi"/>
      <w:sz w:val="20"/>
      <w:szCs w:val="20"/>
    </w:rPr>
  </w:style>
  <w:style w:type="paragraph" w:styleId="Footer">
    <w:name w:val="footer"/>
    <w:basedOn w:val="Normal"/>
    <w:link w:val="FooterChar"/>
    <w:uiPriority w:val="99"/>
    <w:unhideWhenUsed/>
    <w:rsid w:val="005C0EBE"/>
    <w:pPr>
      <w:tabs>
        <w:tab w:val="center" w:pos="4680"/>
        <w:tab w:val="right" w:pos="9360"/>
      </w:tabs>
    </w:pPr>
  </w:style>
  <w:style w:type="character" w:customStyle="1" w:styleId="FooterChar">
    <w:name w:val="Footer Char"/>
    <w:basedOn w:val="DefaultParagraphFont"/>
    <w:link w:val="Footer"/>
    <w:uiPriority w:val="99"/>
    <w:rsid w:val="005C0EBE"/>
    <w:rPr>
      <w:rFonts w:ascii="Times New Roman" w:eastAsia="Times New Roman" w:hAnsi="Times New Roman" w:cs="Times New Roman"/>
    </w:rPr>
  </w:style>
  <w:style w:type="character" w:styleId="PageNumber">
    <w:name w:val="page number"/>
    <w:basedOn w:val="DefaultParagraphFont"/>
    <w:uiPriority w:val="99"/>
    <w:semiHidden/>
    <w:unhideWhenUsed/>
    <w:rsid w:val="005C0EBE"/>
  </w:style>
  <w:style w:type="paragraph" w:styleId="Header">
    <w:name w:val="header"/>
    <w:basedOn w:val="Normal"/>
    <w:link w:val="HeaderChar"/>
    <w:uiPriority w:val="99"/>
    <w:unhideWhenUsed/>
    <w:rsid w:val="005C0EBE"/>
    <w:pPr>
      <w:tabs>
        <w:tab w:val="center" w:pos="4680"/>
        <w:tab w:val="right" w:pos="9360"/>
      </w:tabs>
    </w:pPr>
  </w:style>
  <w:style w:type="character" w:customStyle="1" w:styleId="HeaderChar">
    <w:name w:val="Header Char"/>
    <w:basedOn w:val="DefaultParagraphFont"/>
    <w:link w:val="Header"/>
    <w:uiPriority w:val="99"/>
    <w:rsid w:val="005C0EBE"/>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A90626"/>
    <w:rPr>
      <w:color w:val="605E5C"/>
      <w:shd w:val="clear" w:color="auto" w:fill="E1DFDD"/>
    </w:rPr>
  </w:style>
  <w:style w:type="paragraph" w:styleId="Caption">
    <w:name w:val="caption"/>
    <w:basedOn w:val="Normal"/>
    <w:next w:val="Normal"/>
    <w:uiPriority w:val="35"/>
    <w:unhideWhenUsed/>
    <w:qFormat/>
    <w:rsid w:val="00E1714B"/>
    <w:pPr>
      <w:spacing w:after="200"/>
    </w:pPr>
    <w:rPr>
      <w:i/>
      <w:iCs/>
      <w:color w:val="44546A" w:themeColor="text2"/>
      <w:sz w:val="18"/>
      <w:szCs w:val="18"/>
    </w:rPr>
  </w:style>
  <w:style w:type="paragraph" w:styleId="TableofFigures">
    <w:name w:val="table of figures"/>
    <w:basedOn w:val="Normal"/>
    <w:next w:val="Normal"/>
    <w:uiPriority w:val="99"/>
    <w:unhideWhenUsed/>
    <w:rsid w:val="00E1714B"/>
  </w:style>
  <w:style w:type="character" w:styleId="PlaceholderText">
    <w:name w:val="Placeholder Text"/>
    <w:basedOn w:val="DefaultParagraphFont"/>
    <w:uiPriority w:val="99"/>
    <w:semiHidden/>
    <w:rsid w:val="002236BC"/>
    <w:rPr>
      <w:color w:val="808080"/>
    </w:rPr>
  </w:style>
  <w:style w:type="character" w:styleId="SubtleReference">
    <w:name w:val="Subtle Reference"/>
    <w:basedOn w:val="DefaultParagraphFont"/>
    <w:uiPriority w:val="31"/>
    <w:qFormat/>
    <w:rsid w:val="0094584E"/>
    <w:rPr>
      <w:smallCaps/>
      <w:color w:val="5A5A5A" w:themeColor="text1" w:themeTint="A5"/>
    </w:rPr>
  </w:style>
  <w:style w:type="character" w:customStyle="1" w:styleId="UnresolvedMention">
    <w:name w:val="Unresolved Mention"/>
    <w:basedOn w:val="DefaultParagraphFont"/>
    <w:uiPriority w:val="99"/>
    <w:semiHidden/>
    <w:unhideWhenUsed/>
    <w:rsid w:val="005071A3"/>
    <w:rPr>
      <w:color w:val="605E5C"/>
      <w:shd w:val="clear" w:color="auto" w:fill="E1DFDD"/>
    </w:rPr>
  </w:style>
  <w:style w:type="paragraph" w:styleId="NormalWeb">
    <w:name w:val="Normal (Web)"/>
    <w:basedOn w:val="Normal"/>
    <w:uiPriority w:val="99"/>
    <w:semiHidden/>
    <w:unhideWhenUsed/>
    <w:rsid w:val="00CB35A4"/>
    <w:pPr>
      <w:spacing w:before="100" w:beforeAutospacing="1" w:after="100" w:afterAutospacing="1"/>
    </w:pPr>
    <w:rPr>
      <w:lang w:val="en-US"/>
    </w:rPr>
  </w:style>
  <w:style w:type="paragraph" w:styleId="BalloonText">
    <w:name w:val="Balloon Text"/>
    <w:basedOn w:val="Normal"/>
    <w:link w:val="BalloonTextChar"/>
    <w:uiPriority w:val="99"/>
    <w:semiHidden/>
    <w:unhideWhenUsed/>
    <w:rsid w:val="00791CB0"/>
    <w:rPr>
      <w:rFonts w:ascii="Tahoma" w:hAnsi="Tahoma" w:cs="Tahoma"/>
      <w:sz w:val="16"/>
      <w:szCs w:val="16"/>
    </w:rPr>
  </w:style>
  <w:style w:type="character" w:customStyle="1" w:styleId="BalloonTextChar">
    <w:name w:val="Balloon Text Char"/>
    <w:basedOn w:val="DefaultParagraphFont"/>
    <w:link w:val="BalloonText"/>
    <w:uiPriority w:val="99"/>
    <w:semiHidden/>
    <w:rsid w:val="00791CB0"/>
    <w:rPr>
      <w:rFonts w:ascii="Tahoma" w:eastAsia="Times New Roman" w:hAnsi="Tahoma" w:cs="Tahoma"/>
      <w:sz w:val="16"/>
      <w:szCs w:val="16"/>
    </w:rPr>
  </w:style>
  <w:style w:type="paragraph" w:customStyle="1" w:styleId="Author">
    <w:name w:val="Author"/>
    <w:link w:val="AuthorChar"/>
    <w:autoRedefine/>
    <w:qFormat/>
    <w:rsid w:val="00C300D3"/>
    <w:pPr>
      <w:widowControl w:val="0"/>
      <w:spacing w:after="120"/>
    </w:pPr>
    <w:rPr>
      <w:rFonts w:ascii="Times New Roman" w:eastAsia="Times New Roman" w:hAnsi="Times New Roman" w:cs="Times New Roman"/>
      <w:b/>
      <w:bCs/>
      <w:kern w:val="32"/>
      <w:sz w:val="16"/>
      <w:szCs w:val="32"/>
      <w:lang w:val="en-US" w:eastAsia="id-ID"/>
    </w:rPr>
  </w:style>
  <w:style w:type="character" w:customStyle="1" w:styleId="AuthorChar">
    <w:name w:val="Author Char"/>
    <w:link w:val="Author"/>
    <w:rsid w:val="00C300D3"/>
    <w:rPr>
      <w:rFonts w:ascii="Times New Roman" w:eastAsia="Times New Roman" w:hAnsi="Times New Roman" w:cs="Times New Roman"/>
      <w:b/>
      <w:bCs/>
      <w:kern w:val="32"/>
      <w:sz w:val="16"/>
      <w:szCs w:val="32"/>
      <w:lang w:val="en-US" w:eastAsia="id-ID"/>
    </w:rPr>
  </w:style>
  <w:style w:type="character" w:customStyle="1" w:styleId="NoSpacingChar">
    <w:name w:val="No Spacing Char"/>
    <w:basedOn w:val="DefaultParagraphFont"/>
    <w:link w:val="NoSpacing"/>
    <w:uiPriority w:val="1"/>
    <w:rsid w:val="00C300D3"/>
    <w:rPr>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07110">
      <w:bodyDiv w:val="1"/>
      <w:marLeft w:val="0"/>
      <w:marRight w:val="0"/>
      <w:marTop w:val="0"/>
      <w:marBottom w:val="0"/>
      <w:divBdr>
        <w:top w:val="none" w:sz="0" w:space="0" w:color="auto"/>
        <w:left w:val="none" w:sz="0" w:space="0" w:color="auto"/>
        <w:bottom w:val="none" w:sz="0" w:space="0" w:color="auto"/>
        <w:right w:val="none" w:sz="0" w:space="0" w:color="auto"/>
      </w:divBdr>
    </w:div>
    <w:div w:id="44837640">
      <w:bodyDiv w:val="1"/>
      <w:marLeft w:val="0"/>
      <w:marRight w:val="0"/>
      <w:marTop w:val="0"/>
      <w:marBottom w:val="0"/>
      <w:divBdr>
        <w:top w:val="none" w:sz="0" w:space="0" w:color="auto"/>
        <w:left w:val="none" w:sz="0" w:space="0" w:color="auto"/>
        <w:bottom w:val="none" w:sz="0" w:space="0" w:color="auto"/>
        <w:right w:val="none" w:sz="0" w:space="0" w:color="auto"/>
      </w:divBdr>
    </w:div>
    <w:div w:id="76904839">
      <w:bodyDiv w:val="1"/>
      <w:marLeft w:val="0"/>
      <w:marRight w:val="0"/>
      <w:marTop w:val="0"/>
      <w:marBottom w:val="0"/>
      <w:divBdr>
        <w:top w:val="none" w:sz="0" w:space="0" w:color="auto"/>
        <w:left w:val="none" w:sz="0" w:space="0" w:color="auto"/>
        <w:bottom w:val="none" w:sz="0" w:space="0" w:color="auto"/>
        <w:right w:val="none" w:sz="0" w:space="0" w:color="auto"/>
      </w:divBdr>
    </w:div>
    <w:div w:id="116801939">
      <w:bodyDiv w:val="1"/>
      <w:marLeft w:val="0"/>
      <w:marRight w:val="0"/>
      <w:marTop w:val="0"/>
      <w:marBottom w:val="0"/>
      <w:divBdr>
        <w:top w:val="none" w:sz="0" w:space="0" w:color="auto"/>
        <w:left w:val="none" w:sz="0" w:space="0" w:color="auto"/>
        <w:bottom w:val="none" w:sz="0" w:space="0" w:color="auto"/>
        <w:right w:val="none" w:sz="0" w:space="0" w:color="auto"/>
      </w:divBdr>
    </w:div>
    <w:div w:id="125316117">
      <w:bodyDiv w:val="1"/>
      <w:marLeft w:val="0"/>
      <w:marRight w:val="0"/>
      <w:marTop w:val="0"/>
      <w:marBottom w:val="0"/>
      <w:divBdr>
        <w:top w:val="none" w:sz="0" w:space="0" w:color="auto"/>
        <w:left w:val="none" w:sz="0" w:space="0" w:color="auto"/>
        <w:bottom w:val="none" w:sz="0" w:space="0" w:color="auto"/>
        <w:right w:val="none" w:sz="0" w:space="0" w:color="auto"/>
      </w:divBdr>
    </w:div>
    <w:div w:id="148130742">
      <w:bodyDiv w:val="1"/>
      <w:marLeft w:val="0"/>
      <w:marRight w:val="0"/>
      <w:marTop w:val="0"/>
      <w:marBottom w:val="0"/>
      <w:divBdr>
        <w:top w:val="none" w:sz="0" w:space="0" w:color="auto"/>
        <w:left w:val="none" w:sz="0" w:space="0" w:color="auto"/>
        <w:bottom w:val="none" w:sz="0" w:space="0" w:color="auto"/>
        <w:right w:val="none" w:sz="0" w:space="0" w:color="auto"/>
      </w:divBdr>
    </w:div>
    <w:div w:id="168109034">
      <w:bodyDiv w:val="1"/>
      <w:marLeft w:val="0"/>
      <w:marRight w:val="0"/>
      <w:marTop w:val="0"/>
      <w:marBottom w:val="0"/>
      <w:divBdr>
        <w:top w:val="none" w:sz="0" w:space="0" w:color="auto"/>
        <w:left w:val="none" w:sz="0" w:space="0" w:color="auto"/>
        <w:bottom w:val="none" w:sz="0" w:space="0" w:color="auto"/>
        <w:right w:val="none" w:sz="0" w:space="0" w:color="auto"/>
      </w:divBdr>
    </w:div>
    <w:div w:id="226916236">
      <w:bodyDiv w:val="1"/>
      <w:marLeft w:val="0"/>
      <w:marRight w:val="0"/>
      <w:marTop w:val="0"/>
      <w:marBottom w:val="0"/>
      <w:divBdr>
        <w:top w:val="none" w:sz="0" w:space="0" w:color="auto"/>
        <w:left w:val="none" w:sz="0" w:space="0" w:color="auto"/>
        <w:bottom w:val="none" w:sz="0" w:space="0" w:color="auto"/>
        <w:right w:val="none" w:sz="0" w:space="0" w:color="auto"/>
      </w:divBdr>
    </w:div>
    <w:div w:id="257832757">
      <w:bodyDiv w:val="1"/>
      <w:marLeft w:val="0"/>
      <w:marRight w:val="0"/>
      <w:marTop w:val="0"/>
      <w:marBottom w:val="0"/>
      <w:divBdr>
        <w:top w:val="none" w:sz="0" w:space="0" w:color="auto"/>
        <w:left w:val="none" w:sz="0" w:space="0" w:color="auto"/>
        <w:bottom w:val="none" w:sz="0" w:space="0" w:color="auto"/>
        <w:right w:val="none" w:sz="0" w:space="0" w:color="auto"/>
      </w:divBdr>
    </w:div>
    <w:div w:id="266230760">
      <w:bodyDiv w:val="1"/>
      <w:marLeft w:val="0"/>
      <w:marRight w:val="0"/>
      <w:marTop w:val="0"/>
      <w:marBottom w:val="0"/>
      <w:divBdr>
        <w:top w:val="none" w:sz="0" w:space="0" w:color="auto"/>
        <w:left w:val="none" w:sz="0" w:space="0" w:color="auto"/>
        <w:bottom w:val="none" w:sz="0" w:space="0" w:color="auto"/>
        <w:right w:val="none" w:sz="0" w:space="0" w:color="auto"/>
      </w:divBdr>
    </w:div>
    <w:div w:id="270741337">
      <w:bodyDiv w:val="1"/>
      <w:marLeft w:val="0"/>
      <w:marRight w:val="0"/>
      <w:marTop w:val="0"/>
      <w:marBottom w:val="0"/>
      <w:divBdr>
        <w:top w:val="none" w:sz="0" w:space="0" w:color="auto"/>
        <w:left w:val="none" w:sz="0" w:space="0" w:color="auto"/>
        <w:bottom w:val="none" w:sz="0" w:space="0" w:color="auto"/>
        <w:right w:val="none" w:sz="0" w:space="0" w:color="auto"/>
      </w:divBdr>
    </w:div>
    <w:div w:id="318776218">
      <w:bodyDiv w:val="1"/>
      <w:marLeft w:val="0"/>
      <w:marRight w:val="0"/>
      <w:marTop w:val="0"/>
      <w:marBottom w:val="0"/>
      <w:divBdr>
        <w:top w:val="none" w:sz="0" w:space="0" w:color="auto"/>
        <w:left w:val="none" w:sz="0" w:space="0" w:color="auto"/>
        <w:bottom w:val="none" w:sz="0" w:space="0" w:color="auto"/>
        <w:right w:val="none" w:sz="0" w:space="0" w:color="auto"/>
      </w:divBdr>
    </w:div>
    <w:div w:id="322783010">
      <w:bodyDiv w:val="1"/>
      <w:marLeft w:val="0"/>
      <w:marRight w:val="0"/>
      <w:marTop w:val="0"/>
      <w:marBottom w:val="0"/>
      <w:divBdr>
        <w:top w:val="none" w:sz="0" w:space="0" w:color="auto"/>
        <w:left w:val="none" w:sz="0" w:space="0" w:color="auto"/>
        <w:bottom w:val="none" w:sz="0" w:space="0" w:color="auto"/>
        <w:right w:val="none" w:sz="0" w:space="0" w:color="auto"/>
      </w:divBdr>
    </w:div>
    <w:div w:id="331495335">
      <w:bodyDiv w:val="1"/>
      <w:marLeft w:val="0"/>
      <w:marRight w:val="0"/>
      <w:marTop w:val="0"/>
      <w:marBottom w:val="0"/>
      <w:divBdr>
        <w:top w:val="none" w:sz="0" w:space="0" w:color="auto"/>
        <w:left w:val="none" w:sz="0" w:space="0" w:color="auto"/>
        <w:bottom w:val="none" w:sz="0" w:space="0" w:color="auto"/>
        <w:right w:val="none" w:sz="0" w:space="0" w:color="auto"/>
      </w:divBdr>
    </w:div>
    <w:div w:id="341469176">
      <w:bodyDiv w:val="1"/>
      <w:marLeft w:val="0"/>
      <w:marRight w:val="0"/>
      <w:marTop w:val="0"/>
      <w:marBottom w:val="0"/>
      <w:divBdr>
        <w:top w:val="none" w:sz="0" w:space="0" w:color="auto"/>
        <w:left w:val="none" w:sz="0" w:space="0" w:color="auto"/>
        <w:bottom w:val="none" w:sz="0" w:space="0" w:color="auto"/>
        <w:right w:val="none" w:sz="0" w:space="0" w:color="auto"/>
      </w:divBdr>
    </w:div>
    <w:div w:id="343627229">
      <w:bodyDiv w:val="1"/>
      <w:marLeft w:val="0"/>
      <w:marRight w:val="0"/>
      <w:marTop w:val="0"/>
      <w:marBottom w:val="0"/>
      <w:divBdr>
        <w:top w:val="none" w:sz="0" w:space="0" w:color="auto"/>
        <w:left w:val="none" w:sz="0" w:space="0" w:color="auto"/>
        <w:bottom w:val="none" w:sz="0" w:space="0" w:color="auto"/>
        <w:right w:val="none" w:sz="0" w:space="0" w:color="auto"/>
      </w:divBdr>
    </w:div>
    <w:div w:id="352220650">
      <w:bodyDiv w:val="1"/>
      <w:marLeft w:val="0"/>
      <w:marRight w:val="0"/>
      <w:marTop w:val="0"/>
      <w:marBottom w:val="0"/>
      <w:divBdr>
        <w:top w:val="none" w:sz="0" w:space="0" w:color="auto"/>
        <w:left w:val="none" w:sz="0" w:space="0" w:color="auto"/>
        <w:bottom w:val="none" w:sz="0" w:space="0" w:color="auto"/>
        <w:right w:val="none" w:sz="0" w:space="0" w:color="auto"/>
      </w:divBdr>
    </w:div>
    <w:div w:id="401491732">
      <w:bodyDiv w:val="1"/>
      <w:marLeft w:val="0"/>
      <w:marRight w:val="0"/>
      <w:marTop w:val="0"/>
      <w:marBottom w:val="0"/>
      <w:divBdr>
        <w:top w:val="none" w:sz="0" w:space="0" w:color="auto"/>
        <w:left w:val="none" w:sz="0" w:space="0" w:color="auto"/>
        <w:bottom w:val="none" w:sz="0" w:space="0" w:color="auto"/>
        <w:right w:val="none" w:sz="0" w:space="0" w:color="auto"/>
      </w:divBdr>
    </w:div>
    <w:div w:id="517161522">
      <w:bodyDiv w:val="1"/>
      <w:marLeft w:val="0"/>
      <w:marRight w:val="0"/>
      <w:marTop w:val="0"/>
      <w:marBottom w:val="0"/>
      <w:divBdr>
        <w:top w:val="none" w:sz="0" w:space="0" w:color="auto"/>
        <w:left w:val="none" w:sz="0" w:space="0" w:color="auto"/>
        <w:bottom w:val="none" w:sz="0" w:space="0" w:color="auto"/>
        <w:right w:val="none" w:sz="0" w:space="0" w:color="auto"/>
      </w:divBdr>
    </w:div>
    <w:div w:id="519777080">
      <w:bodyDiv w:val="1"/>
      <w:marLeft w:val="0"/>
      <w:marRight w:val="0"/>
      <w:marTop w:val="0"/>
      <w:marBottom w:val="0"/>
      <w:divBdr>
        <w:top w:val="none" w:sz="0" w:space="0" w:color="auto"/>
        <w:left w:val="none" w:sz="0" w:space="0" w:color="auto"/>
        <w:bottom w:val="none" w:sz="0" w:space="0" w:color="auto"/>
        <w:right w:val="none" w:sz="0" w:space="0" w:color="auto"/>
      </w:divBdr>
    </w:div>
    <w:div w:id="550649953">
      <w:bodyDiv w:val="1"/>
      <w:marLeft w:val="0"/>
      <w:marRight w:val="0"/>
      <w:marTop w:val="0"/>
      <w:marBottom w:val="0"/>
      <w:divBdr>
        <w:top w:val="none" w:sz="0" w:space="0" w:color="auto"/>
        <w:left w:val="none" w:sz="0" w:space="0" w:color="auto"/>
        <w:bottom w:val="none" w:sz="0" w:space="0" w:color="auto"/>
        <w:right w:val="none" w:sz="0" w:space="0" w:color="auto"/>
      </w:divBdr>
    </w:div>
    <w:div w:id="555052257">
      <w:bodyDiv w:val="1"/>
      <w:marLeft w:val="0"/>
      <w:marRight w:val="0"/>
      <w:marTop w:val="0"/>
      <w:marBottom w:val="0"/>
      <w:divBdr>
        <w:top w:val="none" w:sz="0" w:space="0" w:color="auto"/>
        <w:left w:val="none" w:sz="0" w:space="0" w:color="auto"/>
        <w:bottom w:val="none" w:sz="0" w:space="0" w:color="auto"/>
        <w:right w:val="none" w:sz="0" w:space="0" w:color="auto"/>
      </w:divBdr>
    </w:div>
    <w:div w:id="588079817">
      <w:bodyDiv w:val="1"/>
      <w:marLeft w:val="0"/>
      <w:marRight w:val="0"/>
      <w:marTop w:val="0"/>
      <w:marBottom w:val="0"/>
      <w:divBdr>
        <w:top w:val="none" w:sz="0" w:space="0" w:color="auto"/>
        <w:left w:val="none" w:sz="0" w:space="0" w:color="auto"/>
        <w:bottom w:val="none" w:sz="0" w:space="0" w:color="auto"/>
        <w:right w:val="none" w:sz="0" w:space="0" w:color="auto"/>
      </w:divBdr>
    </w:div>
    <w:div w:id="600449586">
      <w:bodyDiv w:val="1"/>
      <w:marLeft w:val="0"/>
      <w:marRight w:val="0"/>
      <w:marTop w:val="0"/>
      <w:marBottom w:val="0"/>
      <w:divBdr>
        <w:top w:val="none" w:sz="0" w:space="0" w:color="auto"/>
        <w:left w:val="none" w:sz="0" w:space="0" w:color="auto"/>
        <w:bottom w:val="none" w:sz="0" w:space="0" w:color="auto"/>
        <w:right w:val="none" w:sz="0" w:space="0" w:color="auto"/>
      </w:divBdr>
    </w:div>
    <w:div w:id="609167626">
      <w:bodyDiv w:val="1"/>
      <w:marLeft w:val="0"/>
      <w:marRight w:val="0"/>
      <w:marTop w:val="0"/>
      <w:marBottom w:val="0"/>
      <w:divBdr>
        <w:top w:val="none" w:sz="0" w:space="0" w:color="auto"/>
        <w:left w:val="none" w:sz="0" w:space="0" w:color="auto"/>
        <w:bottom w:val="none" w:sz="0" w:space="0" w:color="auto"/>
        <w:right w:val="none" w:sz="0" w:space="0" w:color="auto"/>
      </w:divBdr>
    </w:div>
    <w:div w:id="661128423">
      <w:bodyDiv w:val="1"/>
      <w:marLeft w:val="0"/>
      <w:marRight w:val="0"/>
      <w:marTop w:val="0"/>
      <w:marBottom w:val="0"/>
      <w:divBdr>
        <w:top w:val="none" w:sz="0" w:space="0" w:color="auto"/>
        <w:left w:val="none" w:sz="0" w:space="0" w:color="auto"/>
        <w:bottom w:val="none" w:sz="0" w:space="0" w:color="auto"/>
        <w:right w:val="none" w:sz="0" w:space="0" w:color="auto"/>
      </w:divBdr>
    </w:div>
    <w:div w:id="692193095">
      <w:bodyDiv w:val="1"/>
      <w:marLeft w:val="0"/>
      <w:marRight w:val="0"/>
      <w:marTop w:val="0"/>
      <w:marBottom w:val="0"/>
      <w:divBdr>
        <w:top w:val="none" w:sz="0" w:space="0" w:color="auto"/>
        <w:left w:val="none" w:sz="0" w:space="0" w:color="auto"/>
        <w:bottom w:val="none" w:sz="0" w:space="0" w:color="auto"/>
        <w:right w:val="none" w:sz="0" w:space="0" w:color="auto"/>
      </w:divBdr>
    </w:div>
    <w:div w:id="695429228">
      <w:bodyDiv w:val="1"/>
      <w:marLeft w:val="0"/>
      <w:marRight w:val="0"/>
      <w:marTop w:val="0"/>
      <w:marBottom w:val="0"/>
      <w:divBdr>
        <w:top w:val="none" w:sz="0" w:space="0" w:color="auto"/>
        <w:left w:val="none" w:sz="0" w:space="0" w:color="auto"/>
        <w:bottom w:val="none" w:sz="0" w:space="0" w:color="auto"/>
        <w:right w:val="none" w:sz="0" w:space="0" w:color="auto"/>
      </w:divBdr>
    </w:div>
    <w:div w:id="697466455">
      <w:bodyDiv w:val="1"/>
      <w:marLeft w:val="0"/>
      <w:marRight w:val="0"/>
      <w:marTop w:val="0"/>
      <w:marBottom w:val="0"/>
      <w:divBdr>
        <w:top w:val="none" w:sz="0" w:space="0" w:color="auto"/>
        <w:left w:val="none" w:sz="0" w:space="0" w:color="auto"/>
        <w:bottom w:val="none" w:sz="0" w:space="0" w:color="auto"/>
        <w:right w:val="none" w:sz="0" w:space="0" w:color="auto"/>
      </w:divBdr>
    </w:div>
    <w:div w:id="720596420">
      <w:bodyDiv w:val="1"/>
      <w:marLeft w:val="0"/>
      <w:marRight w:val="0"/>
      <w:marTop w:val="0"/>
      <w:marBottom w:val="0"/>
      <w:divBdr>
        <w:top w:val="none" w:sz="0" w:space="0" w:color="auto"/>
        <w:left w:val="none" w:sz="0" w:space="0" w:color="auto"/>
        <w:bottom w:val="none" w:sz="0" w:space="0" w:color="auto"/>
        <w:right w:val="none" w:sz="0" w:space="0" w:color="auto"/>
      </w:divBdr>
    </w:div>
    <w:div w:id="724649099">
      <w:bodyDiv w:val="1"/>
      <w:marLeft w:val="0"/>
      <w:marRight w:val="0"/>
      <w:marTop w:val="0"/>
      <w:marBottom w:val="0"/>
      <w:divBdr>
        <w:top w:val="none" w:sz="0" w:space="0" w:color="auto"/>
        <w:left w:val="none" w:sz="0" w:space="0" w:color="auto"/>
        <w:bottom w:val="none" w:sz="0" w:space="0" w:color="auto"/>
        <w:right w:val="none" w:sz="0" w:space="0" w:color="auto"/>
      </w:divBdr>
    </w:div>
    <w:div w:id="726760744">
      <w:bodyDiv w:val="1"/>
      <w:marLeft w:val="0"/>
      <w:marRight w:val="0"/>
      <w:marTop w:val="0"/>
      <w:marBottom w:val="0"/>
      <w:divBdr>
        <w:top w:val="none" w:sz="0" w:space="0" w:color="auto"/>
        <w:left w:val="none" w:sz="0" w:space="0" w:color="auto"/>
        <w:bottom w:val="none" w:sz="0" w:space="0" w:color="auto"/>
        <w:right w:val="none" w:sz="0" w:space="0" w:color="auto"/>
      </w:divBdr>
    </w:div>
    <w:div w:id="745344833">
      <w:bodyDiv w:val="1"/>
      <w:marLeft w:val="0"/>
      <w:marRight w:val="0"/>
      <w:marTop w:val="0"/>
      <w:marBottom w:val="0"/>
      <w:divBdr>
        <w:top w:val="none" w:sz="0" w:space="0" w:color="auto"/>
        <w:left w:val="none" w:sz="0" w:space="0" w:color="auto"/>
        <w:bottom w:val="none" w:sz="0" w:space="0" w:color="auto"/>
        <w:right w:val="none" w:sz="0" w:space="0" w:color="auto"/>
      </w:divBdr>
    </w:div>
    <w:div w:id="756555478">
      <w:bodyDiv w:val="1"/>
      <w:marLeft w:val="0"/>
      <w:marRight w:val="0"/>
      <w:marTop w:val="0"/>
      <w:marBottom w:val="0"/>
      <w:divBdr>
        <w:top w:val="none" w:sz="0" w:space="0" w:color="auto"/>
        <w:left w:val="none" w:sz="0" w:space="0" w:color="auto"/>
        <w:bottom w:val="none" w:sz="0" w:space="0" w:color="auto"/>
        <w:right w:val="none" w:sz="0" w:space="0" w:color="auto"/>
      </w:divBdr>
    </w:div>
    <w:div w:id="767121906">
      <w:bodyDiv w:val="1"/>
      <w:marLeft w:val="0"/>
      <w:marRight w:val="0"/>
      <w:marTop w:val="0"/>
      <w:marBottom w:val="0"/>
      <w:divBdr>
        <w:top w:val="none" w:sz="0" w:space="0" w:color="auto"/>
        <w:left w:val="none" w:sz="0" w:space="0" w:color="auto"/>
        <w:bottom w:val="none" w:sz="0" w:space="0" w:color="auto"/>
        <w:right w:val="none" w:sz="0" w:space="0" w:color="auto"/>
      </w:divBdr>
    </w:div>
    <w:div w:id="824011840">
      <w:bodyDiv w:val="1"/>
      <w:marLeft w:val="0"/>
      <w:marRight w:val="0"/>
      <w:marTop w:val="0"/>
      <w:marBottom w:val="0"/>
      <w:divBdr>
        <w:top w:val="none" w:sz="0" w:space="0" w:color="auto"/>
        <w:left w:val="none" w:sz="0" w:space="0" w:color="auto"/>
        <w:bottom w:val="none" w:sz="0" w:space="0" w:color="auto"/>
        <w:right w:val="none" w:sz="0" w:space="0" w:color="auto"/>
      </w:divBdr>
    </w:div>
    <w:div w:id="836112767">
      <w:bodyDiv w:val="1"/>
      <w:marLeft w:val="0"/>
      <w:marRight w:val="0"/>
      <w:marTop w:val="0"/>
      <w:marBottom w:val="0"/>
      <w:divBdr>
        <w:top w:val="none" w:sz="0" w:space="0" w:color="auto"/>
        <w:left w:val="none" w:sz="0" w:space="0" w:color="auto"/>
        <w:bottom w:val="none" w:sz="0" w:space="0" w:color="auto"/>
        <w:right w:val="none" w:sz="0" w:space="0" w:color="auto"/>
      </w:divBdr>
    </w:div>
    <w:div w:id="845948288">
      <w:bodyDiv w:val="1"/>
      <w:marLeft w:val="0"/>
      <w:marRight w:val="0"/>
      <w:marTop w:val="0"/>
      <w:marBottom w:val="0"/>
      <w:divBdr>
        <w:top w:val="none" w:sz="0" w:space="0" w:color="auto"/>
        <w:left w:val="none" w:sz="0" w:space="0" w:color="auto"/>
        <w:bottom w:val="none" w:sz="0" w:space="0" w:color="auto"/>
        <w:right w:val="none" w:sz="0" w:space="0" w:color="auto"/>
      </w:divBdr>
    </w:div>
    <w:div w:id="882138376">
      <w:bodyDiv w:val="1"/>
      <w:marLeft w:val="0"/>
      <w:marRight w:val="0"/>
      <w:marTop w:val="0"/>
      <w:marBottom w:val="0"/>
      <w:divBdr>
        <w:top w:val="none" w:sz="0" w:space="0" w:color="auto"/>
        <w:left w:val="none" w:sz="0" w:space="0" w:color="auto"/>
        <w:bottom w:val="none" w:sz="0" w:space="0" w:color="auto"/>
        <w:right w:val="none" w:sz="0" w:space="0" w:color="auto"/>
      </w:divBdr>
    </w:div>
    <w:div w:id="891115603">
      <w:bodyDiv w:val="1"/>
      <w:marLeft w:val="0"/>
      <w:marRight w:val="0"/>
      <w:marTop w:val="0"/>
      <w:marBottom w:val="0"/>
      <w:divBdr>
        <w:top w:val="none" w:sz="0" w:space="0" w:color="auto"/>
        <w:left w:val="none" w:sz="0" w:space="0" w:color="auto"/>
        <w:bottom w:val="none" w:sz="0" w:space="0" w:color="auto"/>
        <w:right w:val="none" w:sz="0" w:space="0" w:color="auto"/>
      </w:divBdr>
    </w:div>
    <w:div w:id="902446962">
      <w:bodyDiv w:val="1"/>
      <w:marLeft w:val="0"/>
      <w:marRight w:val="0"/>
      <w:marTop w:val="0"/>
      <w:marBottom w:val="0"/>
      <w:divBdr>
        <w:top w:val="none" w:sz="0" w:space="0" w:color="auto"/>
        <w:left w:val="none" w:sz="0" w:space="0" w:color="auto"/>
        <w:bottom w:val="none" w:sz="0" w:space="0" w:color="auto"/>
        <w:right w:val="none" w:sz="0" w:space="0" w:color="auto"/>
      </w:divBdr>
    </w:div>
    <w:div w:id="919410804">
      <w:bodyDiv w:val="1"/>
      <w:marLeft w:val="0"/>
      <w:marRight w:val="0"/>
      <w:marTop w:val="0"/>
      <w:marBottom w:val="0"/>
      <w:divBdr>
        <w:top w:val="none" w:sz="0" w:space="0" w:color="auto"/>
        <w:left w:val="none" w:sz="0" w:space="0" w:color="auto"/>
        <w:bottom w:val="none" w:sz="0" w:space="0" w:color="auto"/>
        <w:right w:val="none" w:sz="0" w:space="0" w:color="auto"/>
      </w:divBdr>
    </w:div>
    <w:div w:id="950627123">
      <w:bodyDiv w:val="1"/>
      <w:marLeft w:val="0"/>
      <w:marRight w:val="0"/>
      <w:marTop w:val="0"/>
      <w:marBottom w:val="0"/>
      <w:divBdr>
        <w:top w:val="none" w:sz="0" w:space="0" w:color="auto"/>
        <w:left w:val="none" w:sz="0" w:space="0" w:color="auto"/>
        <w:bottom w:val="none" w:sz="0" w:space="0" w:color="auto"/>
        <w:right w:val="none" w:sz="0" w:space="0" w:color="auto"/>
      </w:divBdr>
    </w:div>
    <w:div w:id="983506057">
      <w:bodyDiv w:val="1"/>
      <w:marLeft w:val="0"/>
      <w:marRight w:val="0"/>
      <w:marTop w:val="0"/>
      <w:marBottom w:val="0"/>
      <w:divBdr>
        <w:top w:val="none" w:sz="0" w:space="0" w:color="auto"/>
        <w:left w:val="none" w:sz="0" w:space="0" w:color="auto"/>
        <w:bottom w:val="none" w:sz="0" w:space="0" w:color="auto"/>
        <w:right w:val="none" w:sz="0" w:space="0" w:color="auto"/>
      </w:divBdr>
    </w:div>
    <w:div w:id="993531098">
      <w:bodyDiv w:val="1"/>
      <w:marLeft w:val="0"/>
      <w:marRight w:val="0"/>
      <w:marTop w:val="0"/>
      <w:marBottom w:val="0"/>
      <w:divBdr>
        <w:top w:val="none" w:sz="0" w:space="0" w:color="auto"/>
        <w:left w:val="none" w:sz="0" w:space="0" w:color="auto"/>
        <w:bottom w:val="none" w:sz="0" w:space="0" w:color="auto"/>
        <w:right w:val="none" w:sz="0" w:space="0" w:color="auto"/>
      </w:divBdr>
    </w:div>
    <w:div w:id="1019550528">
      <w:bodyDiv w:val="1"/>
      <w:marLeft w:val="0"/>
      <w:marRight w:val="0"/>
      <w:marTop w:val="0"/>
      <w:marBottom w:val="0"/>
      <w:divBdr>
        <w:top w:val="none" w:sz="0" w:space="0" w:color="auto"/>
        <w:left w:val="none" w:sz="0" w:space="0" w:color="auto"/>
        <w:bottom w:val="none" w:sz="0" w:space="0" w:color="auto"/>
        <w:right w:val="none" w:sz="0" w:space="0" w:color="auto"/>
      </w:divBdr>
    </w:div>
    <w:div w:id="1026177898">
      <w:bodyDiv w:val="1"/>
      <w:marLeft w:val="0"/>
      <w:marRight w:val="0"/>
      <w:marTop w:val="0"/>
      <w:marBottom w:val="0"/>
      <w:divBdr>
        <w:top w:val="none" w:sz="0" w:space="0" w:color="auto"/>
        <w:left w:val="none" w:sz="0" w:space="0" w:color="auto"/>
        <w:bottom w:val="none" w:sz="0" w:space="0" w:color="auto"/>
        <w:right w:val="none" w:sz="0" w:space="0" w:color="auto"/>
      </w:divBdr>
    </w:div>
    <w:div w:id="1041049427">
      <w:bodyDiv w:val="1"/>
      <w:marLeft w:val="0"/>
      <w:marRight w:val="0"/>
      <w:marTop w:val="0"/>
      <w:marBottom w:val="0"/>
      <w:divBdr>
        <w:top w:val="none" w:sz="0" w:space="0" w:color="auto"/>
        <w:left w:val="none" w:sz="0" w:space="0" w:color="auto"/>
        <w:bottom w:val="none" w:sz="0" w:space="0" w:color="auto"/>
        <w:right w:val="none" w:sz="0" w:space="0" w:color="auto"/>
      </w:divBdr>
    </w:div>
    <w:div w:id="1043793824">
      <w:bodyDiv w:val="1"/>
      <w:marLeft w:val="0"/>
      <w:marRight w:val="0"/>
      <w:marTop w:val="0"/>
      <w:marBottom w:val="0"/>
      <w:divBdr>
        <w:top w:val="none" w:sz="0" w:space="0" w:color="auto"/>
        <w:left w:val="none" w:sz="0" w:space="0" w:color="auto"/>
        <w:bottom w:val="none" w:sz="0" w:space="0" w:color="auto"/>
        <w:right w:val="none" w:sz="0" w:space="0" w:color="auto"/>
      </w:divBdr>
    </w:div>
    <w:div w:id="1063917260">
      <w:bodyDiv w:val="1"/>
      <w:marLeft w:val="0"/>
      <w:marRight w:val="0"/>
      <w:marTop w:val="0"/>
      <w:marBottom w:val="0"/>
      <w:divBdr>
        <w:top w:val="none" w:sz="0" w:space="0" w:color="auto"/>
        <w:left w:val="none" w:sz="0" w:space="0" w:color="auto"/>
        <w:bottom w:val="none" w:sz="0" w:space="0" w:color="auto"/>
        <w:right w:val="none" w:sz="0" w:space="0" w:color="auto"/>
      </w:divBdr>
    </w:div>
    <w:div w:id="1072460696">
      <w:bodyDiv w:val="1"/>
      <w:marLeft w:val="0"/>
      <w:marRight w:val="0"/>
      <w:marTop w:val="0"/>
      <w:marBottom w:val="0"/>
      <w:divBdr>
        <w:top w:val="none" w:sz="0" w:space="0" w:color="auto"/>
        <w:left w:val="none" w:sz="0" w:space="0" w:color="auto"/>
        <w:bottom w:val="none" w:sz="0" w:space="0" w:color="auto"/>
        <w:right w:val="none" w:sz="0" w:space="0" w:color="auto"/>
      </w:divBdr>
    </w:div>
    <w:div w:id="1089615186">
      <w:bodyDiv w:val="1"/>
      <w:marLeft w:val="0"/>
      <w:marRight w:val="0"/>
      <w:marTop w:val="0"/>
      <w:marBottom w:val="0"/>
      <w:divBdr>
        <w:top w:val="none" w:sz="0" w:space="0" w:color="auto"/>
        <w:left w:val="none" w:sz="0" w:space="0" w:color="auto"/>
        <w:bottom w:val="none" w:sz="0" w:space="0" w:color="auto"/>
        <w:right w:val="none" w:sz="0" w:space="0" w:color="auto"/>
      </w:divBdr>
    </w:div>
    <w:div w:id="1120028442">
      <w:bodyDiv w:val="1"/>
      <w:marLeft w:val="0"/>
      <w:marRight w:val="0"/>
      <w:marTop w:val="0"/>
      <w:marBottom w:val="0"/>
      <w:divBdr>
        <w:top w:val="none" w:sz="0" w:space="0" w:color="auto"/>
        <w:left w:val="none" w:sz="0" w:space="0" w:color="auto"/>
        <w:bottom w:val="none" w:sz="0" w:space="0" w:color="auto"/>
        <w:right w:val="none" w:sz="0" w:space="0" w:color="auto"/>
      </w:divBdr>
    </w:div>
    <w:div w:id="1123764476">
      <w:bodyDiv w:val="1"/>
      <w:marLeft w:val="0"/>
      <w:marRight w:val="0"/>
      <w:marTop w:val="0"/>
      <w:marBottom w:val="0"/>
      <w:divBdr>
        <w:top w:val="none" w:sz="0" w:space="0" w:color="auto"/>
        <w:left w:val="none" w:sz="0" w:space="0" w:color="auto"/>
        <w:bottom w:val="none" w:sz="0" w:space="0" w:color="auto"/>
        <w:right w:val="none" w:sz="0" w:space="0" w:color="auto"/>
      </w:divBdr>
    </w:div>
    <w:div w:id="1141388509">
      <w:bodyDiv w:val="1"/>
      <w:marLeft w:val="0"/>
      <w:marRight w:val="0"/>
      <w:marTop w:val="0"/>
      <w:marBottom w:val="0"/>
      <w:divBdr>
        <w:top w:val="none" w:sz="0" w:space="0" w:color="auto"/>
        <w:left w:val="none" w:sz="0" w:space="0" w:color="auto"/>
        <w:bottom w:val="none" w:sz="0" w:space="0" w:color="auto"/>
        <w:right w:val="none" w:sz="0" w:space="0" w:color="auto"/>
      </w:divBdr>
    </w:div>
    <w:div w:id="1148673645">
      <w:bodyDiv w:val="1"/>
      <w:marLeft w:val="0"/>
      <w:marRight w:val="0"/>
      <w:marTop w:val="0"/>
      <w:marBottom w:val="0"/>
      <w:divBdr>
        <w:top w:val="none" w:sz="0" w:space="0" w:color="auto"/>
        <w:left w:val="none" w:sz="0" w:space="0" w:color="auto"/>
        <w:bottom w:val="none" w:sz="0" w:space="0" w:color="auto"/>
        <w:right w:val="none" w:sz="0" w:space="0" w:color="auto"/>
      </w:divBdr>
    </w:div>
    <w:div w:id="1152912125">
      <w:bodyDiv w:val="1"/>
      <w:marLeft w:val="0"/>
      <w:marRight w:val="0"/>
      <w:marTop w:val="0"/>
      <w:marBottom w:val="0"/>
      <w:divBdr>
        <w:top w:val="none" w:sz="0" w:space="0" w:color="auto"/>
        <w:left w:val="none" w:sz="0" w:space="0" w:color="auto"/>
        <w:bottom w:val="none" w:sz="0" w:space="0" w:color="auto"/>
        <w:right w:val="none" w:sz="0" w:space="0" w:color="auto"/>
      </w:divBdr>
    </w:div>
    <w:div w:id="1190491821">
      <w:bodyDiv w:val="1"/>
      <w:marLeft w:val="0"/>
      <w:marRight w:val="0"/>
      <w:marTop w:val="0"/>
      <w:marBottom w:val="0"/>
      <w:divBdr>
        <w:top w:val="none" w:sz="0" w:space="0" w:color="auto"/>
        <w:left w:val="none" w:sz="0" w:space="0" w:color="auto"/>
        <w:bottom w:val="none" w:sz="0" w:space="0" w:color="auto"/>
        <w:right w:val="none" w:sz="0" w:space="0" w:color="auto"/>
      </w:divBdr>
    </w:div>
    <w:div w:id="1193886811">
      <w:bodyDiv w:val="1"/>
      <w:marLeft w:val="0"/>
      <w:marRight w:val="0"/>
      <w:marTop w:val="0"/>
      <w:marBottom w:val="0"/>
      <w:divBdr>
        <w:top w:val="none" w:sz="0" w:space="0" w:color="auto"/>
        <w:left w:val="none" w:sz="0" w:space="0" w:color="auto"/>
        <w:bottom w:val="none" w:sz="0" w:space="0" w:color="auto"/>
        <w:right w:val="none" w:sz="0" w:space="0" w:color="auto"/>
      </w:divBdr>
    </w:div>
    <w:div w:id="1227300111">
      <w:bodyDiv w:val="1"/>
      <w:marLeft w:val="0"/>
      <w:marRight w:val="0"/>
      <w:marTop w:val="0"/>
      <w:marBottom w:val="0"/>
      <w:divBdr>
        <w:top w:val="none" w:sz="0" w:space="0" w:color="auto"/>
        <w:left w:val="none" w:sz="0" w:space="0" w:color="auto"/>
        <w:bottom w:val="none" w:sz="0" w:space="0" w:color="auto"/>
        <w:right w:val="none" w:sz="0" w:space="0" w:color="auto"/>
      </w:divBdr>
    </w:div>
    <w:div w:id="1233348443">
      <w:bodyDiv w:val="1"/>
      <w:marLeft w:val="0"/>
      <w:marRight w:val="0"/>
      <w:marTop w:val="0"/>
      <w:marBottom w:val="0"/>
      <w:divBdr>
        <w:top w:val="none" w:sz="0" w:space="0" w:color="auto"/>
        <w:left w:val="none" w:sz="0" w:space="0" w:color="auto"/>
        <w:bottom w:val="none" w:sz="0" w:space="0" w:color="auto"/>
        <w:right w:val="none" w:sz="0" w:space="0" w:color="auto"/>
      </w:divBdr>
    </w:div>
    <w:div w:id="1234468063">
      <w:bodyDiv w:val="1"/>
      <w:marLeft w:val="0"/>
      <w:marRight w:val="0"/>
      <w:marTop w:val="0"/>
      <w:marBottom w:val="0"/>
      <w:divBdr>
        <w:top w:val="none" w:sz="0" w:space="0" w:color="auto"/>
        <w:left w:val="none" w:sz="0" w:space="0" w:color="auto"/>
        <w:bottom w:val="none" w:sz="0" w:space="0" w:color="auto"/>
        <w:right w:val="none" w:sz="0" w:space="0" w:color="auto"/>
      </w:divBdr>
    </w:div>
    <w:div w:id="1236866398">
      <w:bodyDiv w:val="1"/>
      <w:marLeft w:val="0"/>
      <w:marRight w:val="0"/>
      <w:marTop w:val="0"/>
      <w:marBottom w:val="0"/>
      <w:divBdr>
        <w:top w:val="none" w:sz="0" w:space="0" w:color="auto"/>
        <w:left w:val="none" w:sz="0" w:space="0" w:color="auto"/>
        <w:bottom w:val="none" w:sz="0" w:space="0" w:color="auto"/>
        <w:right w:val="none" w:sz="0" w:space="0" w:color="auto"/>
      </w:divBdr>
    </w:div>
    <w:div w:id="1255819413">
      <w:bodyDiv w:val="1"/>
      <w:marLeft w:val="0"/>
      <w:marRight w:val="0"/>
      <w:marTop w:val="0"/>
      <w:marBottom w:val="0"/>
      <w:divBdr>
        <w:top w:val="none" w:sz="0" w:space="0" w:color="auto"/>
        <w:left w:val="none" w:sz="0" w:space="0" w:color="auto"/>
        <w:bottom w:val="none" w:sz="0" w:space="0" w:color="auto"/>
        <w:right w:val="none" w:sz="0" w:space="0" w:color="auto"/>
      </w:divBdr>
    </w:div>
    <w:div w:id="1290355778">
      <w:bodyDiv w:val="1"/>
      <w:marLeft w:val="0"/>
      <w:marRight w:val="0"/>
      <w:marTop w:val="0"/>
      <w:marBottom w:val="0"/>
      <w:divBdr>
        <w:top w:val="none" w:sz="0" w:space="0" w:color="auto"/>
        <w:left w:val="none" w:sz="0" w:space="0" w:color="auto"/>
        <w:bottom w:val="none" w:sz="0" w:space="0" w:color="auto"/>
        <w:right w:val="none" w:sz="0" w:space="0" w:color="auto"/>
      </w:divBdr>
    </w:div>
    <w:div w:id="1304577779">
      <w:bodyDiv w:val="1"/>
      <w:marLeft w:val="0"/>
      <w:marRight w:val="0"/>
      <w:marTop w:val="0"/>
      <w:marBottom w:val="0"/>
      <w:divBdr>
        <w:top w:val="none" w:sz="0" w:space="0" w:color="auto"/>
        <w:left w:val="none" w:sz="0" w:space="0" w:color="auto"/>
        <w:bottom w:val="none" w:sz="0" w:space="0" w:color="auto"/>
        <w:right w:val="none" w:sz="0" w:space="0" w:color="auto"/>
      </w:divBdr>
    </w:div>
    <w:div w:id="1319922629">
      <w:bodyDiv w:val="1"/>
      <w:marLeft w:val="0"/>
      <w:marRight w:val="0"/>
      <w:marTop w:val="0"/>
      <w:marBottom w:val="0"/>
      <w:divBdr>
        <w:top w:val="none" w:sz="0" w:space="0" w:color="auto"/>
        <w:left w:val="none" w:sz="0" w:space="0" w:color="auto"/>
        <w:bottom w:val="none" w:sz="0" w:space="0" w:color="auto"/>
        <w:right w:val="none" w:sz="0" w:space="0" w:color="auto"/>
      </w:divBdr>
    </w:div>
    <w:div w:id="1326397487">
      <w:bodyDiv w:val="1"/>
      <w:marLeft w:val="0"/>
      <w:marRight w:val="0"/>
      <w:marTop w:val="0"/>
      <w:marBottom w:val="0"/>
      <w:divBdr>
        <w:top w:val="none" w:sz="0" w:space="0" w:color="auto"/>
        <w:left w:val="none" w:sz="0" w:space="0" w:color="auto"/>
        <w:bottom w:val="none" w:sz="0" w:space="0" w:color="auto"/>
        <w:right w:val="none" w:sz="0" w:space="0" w:color="auto"/>
      </w:divBdr>
    </w:div>
    <w:div w:id="1347487645">
      <w:bodyDiv w:val="1"/>
      <w:marLeft w:val="0"/>
      <w:marRight w:val="0"/>
      <w:marTop w:val="0"/>
      <w:marBottom w:val="0"/>
      <w:divBdr>
        <w:top w:val="none" w:sz="0" w:space="0" w:color="auto"/>
        <w:left w:val="none" w:sz="0" w:space="0" w:color="auto"/>
        <w:bottom w:val="none" w:sz="0" w:space="0" w:color="auto"/>
        <w:right w:val="none" w:sz="0" w:space="0" w:color="auto"/>
      </w:divBdr>
    </w:div>
    <w:div w:id="1356692720">
      <w:bodyDiv w:val="1"/>
      <w:marLeft w:val="0"/>
      <w:marRight w:val="0"/>
      <w:marTop w:val="0"/>
      <w:marBottom w:val="0"/>
      <w:divBdr>
        <w:top w:val="none" w:sz="0" w:space="0" w:color="auto"/>
        <w:left w:val="none" w:sz="0" w:space="0" w:color="auto"/>
        <w:bottom w:val="none" w:sz="0" w:space="0" w:color="auto"/>
        <w:right w:val="none" w:sz="0" w:space="0" w:color="auto"/>
      </w:divBdr>
    </w:div>
    <w:div w:id="1386031878">
      <w:bodyDiv w:val="1"/>
      <w:marLeft w:val="0"/>
      <w:marRight w:val="0"/>
      <w:marTop w:val="0"/>
      <w:marBottom w:val="0"/>
      <w:divBdr>
        <w:top w:val="none" w:sz="0" w:space="0" w:color="auto"/>
        <w:left w:val="none" w:sz="0" w:space="0" w:color="auto"/>
        <w:bottom w:val="none" w:sz="0" w:space="0" w:color="auto"/>
        <w:right w:val="none" w:sz="0" w:space="0" w:color="auto"/>
      </w:divBdr>
    </w:div>
    <w:div w:id="1389065504">
      <w:bodyDiv w:val="1"/>
      <w:marLeft w:val="0"/>
      <w:marRight w:val="0"/>
      <w:marTop w:val="0"/>
      <w:marBottom w:val="0"/>
      <w:divBdr>
        <w:top w:val="none" w:sz="0" w:space="0" w:color="auto"/>
        <w:left w:val="none" w:sz="0" w:space="0" w:color="auto"/>
        <w:bottom w:val="none" w:sz="0" w:space="0" w:color="auto"/>
        <w:right w:val="none" w:sz="0" w:space="0" w:color="auto"/>
      </w:divBdr>
    </w:div>
    <w:div w:id="1415859701">
      <w:bodyDiv w:val="1"/>
      <w:marLeft w:val="0"/>
      <w:marRight w:val="0"/>
      <w:marTop w:val="0"/>
      <w:marBottom w:val="0"/>
      <w:divBdr>
        <w:top w:val="none" w:sz="0" w:space="0" w:color="auto"/>
        <w:left w:val="none" w:sz="0" w:space="0" w:color="auto"/>
        <w:bottom w:val="none" w:sz="0" w:space="0" w:color="auto"/>
        <w:right w:val="none" w:sz="0" w:space="0" w:color="auto"/>
      </w:divBdr>
    </w:div>
    <w:div w:id="1417484243">
      <w:bodyDiv w:val="1"/>
      <w:marLeft w:val="0"/>
      <w:marRight w:val="0"/>
      <w:marTop w:val="0"/>
      <w:marBottom w:val="0"/>
      <w:divBdr>
        <w:top w:val="none" w:sz="0" w:space="0" w:color="auto"/>
        <w:left w:val="none" w:sz="0" w:space="0" w:color="auto"/>
        <w:bottom w:val="none" w:sz="0" w:space="0" w:color="auto"/>
        <w:right w:val="none" w:sz="0" w:space="0" w:color="auto"/>
      </w:divBdr>
    </w:div>
    <w:div w:id="1417828787">
      <w:bodyDiv w:val="1"/>
      <w:marLeft w:val="0"/>
      <w:marRight w:val="0"/>
      <w:marTop w:val="0"/>
      <w:marBottom w:val="0"/>
      <w:divBdr>
        <w:top w:val="none" w:sz="0" w:space="0" w:color="auto"/>
        <w:left w:val="none" w:sz="0" w:space="0" w:color="auto"/>
        <w:bottom w:val="none" w:sz="0" w:space="0" w:color="auto"/>
        <w:right w:val="none" w:sz="0" w:space="0" w:color="auto"/>
      </w:divBdr>
    </w:div>
    <w:div w:id="1420372043">
      <w:bodyDiv w:val="1"/>
      <w:marLeft w:val="0"/>
      <w:marRight w:val="0"/>
      <w:marTop w:val="0"/>
      <w:marBottom w:val="0"/>
      <w:divBdr>
        <w:top w:val="none" w:sz="0" w:space="0" w:color="auto"/>
        <w:left w:val="none" w:sz="0" w:space="0" w:color="auto"/>
        <w:bottom w:val="none" w:sz="0" w:space="0" w:color="auto"/>
        <w:right w:val="none" w:sz="0" w:space="0" w:color="auto"/>
      </w:divBdr>
    </w:div>
    <w:div w:id="1442460052">
      <w:bodyDiv w:val="1"/>
      <w:marLeft w:val="0"/>
      <w:marRight w:val="0"/>
      <w:marTop w:val="0"/>
      <w:marBottom w:val="0"/>
      <w:divBdr>
        <w:top w:val="none" w:sz="0" w:space="0" w:color="auto"/>
        <w:left w:val="none" w:sz="0" w:space="0" w:color="auto"/>
        <w:bottom w:val="none" w:sz="0" w:space="0" w:color="auto"/>
        <w:right w:val="none" w:sz="0" w:space="0" w:color="auto"/>
      </w:divBdr>
    </w:div>
    <w:div w:id="1449541355">
      <w:bodyDiv w:val="1"/>
      <w:marLeft w:val="0"/>
      <w:marRight w:val="0"/>
      <w:marTop w:val="0"/>
      <w:marBottom w:val="0"/>
      <w:divBdr>
        <w:top w:val="none" w:sz="0" w:space="0" w:color="auto"/>
        <w:left w:val="none" w:sz="0" w:space="0" w:color="auto"/>
        <w:bottom w:val="none" w:sz="0" w:space="0" w:color="auto"/>
        <w:right w:val="none" w:sz="0" w:space="0" w:color="auto"/>
      </w:divBdr>
    </w:div>
    <w:div w:id="1464154856">
      <w:bodyDiv w:val="1"/>
      <w:marLeft w:val="0"/>
      <w:marRight w:val="0"/>
      <w:marTop w:val="0"/>
      <w:marBottom w:val="0"/>
      <w:divBdr>
        <w:top w:val="none" w:sz="0" w:space="0" w:color="auto"/>
        <w:left w:val="none" w:sz="0" w:space="0" w:color="auto"/>
        <w:bottom w:val="none" w:sz="0" w:space="0" w:color="auto"/>
        <w:right w:val="none" w:sz="0" w:space="0" w:color="auto"/>
      </w:divBdr>
    </w:div>
    <w:div w:id="1500659525">
      <w:bodyDiv w:val="1"/>
      <w:marLeft w:val="0"/>
      <w:marRight w:val="0"/>
      <w:marTop w:val="0"/>
      <w:marBottom w:val="0"/>
      <w:divBdr>
        <w:top w:val="none" w:sz="0" w:space="0" w:color="auto"/>
        <w:left w:val="none" w:sz="0" w:space="0" w:color="auto"/>
        <w:bottom w:val="none" w:sz="0" w:space="0" w:color="auto"/>
        <w:right w:val="none" w:sz="0" w:space="0" w:color="auto"/>
      </w:divBdr>
    </w:div>
    <w:div w:id="1502350262">
      <w:bodyDiv w:val="1"/>
      <w:marLeft w:val="0"/>
      <w:marRight w:val="0"/>
      <w:marTop w:val="0"/>
      <w:marBottom w:val="0"/>
      <w:divBdr>
        <w:top w:val="none" w:sz="0" w:space="0" w:color="auto"/>
        <w:left w:val="none" w:sz="0" w:space="0" w:color="auto"/>
        <w:bottom w:val="none" w:sz="0" w:space="0" w:color="auto"/>
        <w:right w:val="none" w:sz="0" w:space="0" w:color="auto"/>
      </w:divBdr>
    </w:div>
    <w:div w:id="1531526855">
      <w:bodyDiv w:val="1"/>
      <w:marLeft w:val="0"/>
      <w:marRight w:val="0"/>
      <w:marTop w:val="0"/>
      <w:marBottom w:val="0"/>
      <w:divBdr>
        <w:top w:val="none" w:sz="0" w:space="0" w:color="auto"/>
        <w:left w:val="none" w:sz="0" w:space="0" w:color="auto"/>
        <w:bottom w:val="none" w:sz="0" w:space="0" w:color="auto"/>
        <w:right w:val="none" w:sz="0" w:space="0" w:color="auto"/>
      </w:divBdr>
    </w:div>
    <w:div w:id="1540782574">
      <w:bodyDiv w:val="1"/>
      <w:marLeft w:val="0"/>
      <w:marRight w:val="0"/>
      <w:marTop w:val="0"/>
      <w:marBottom w:val="0"/>
      <w:divBdr>
        <w:top w:val="none" w:sz="0" w:space="0" w:color="auto"/>
        <w:left w:val="none" w:sz="0" w:space="0" w:color="auto"/>
        <w:bottom w:val="none" w:sz="0" w:space="0" w:color="auto"/>
        <w:right w:val="none" w:sz="0" w:space="0" w:color="auto"/>
      </w:divBdr>
    </w:div>
    <w:div w:id="1550919073">
      <w:bodyDiv w:val="1"/>
      <w:marLeft w:val="0"/>
      <w:marRight w:val="0"/>
      <w:marTop w:val="0"/>
      <w:marBottom w:val="0"/>
      <w:divBdr>
        <w:top w:val="none" w:sz="0" w:space="0" w:color="auto"/>
        <w:left w:val="none" w:sz="0" w:space="0" w:color="auto"/>
        <w:bottom w:val="none" w:sz="0" w:space="0" w:color="auto"/>
        <w:right w:val="none" w:sz="0" w:space="0" w:color="auto"/>
      </w:divBdr>
    </w:div>
    <w:div w:id="1552964060">
      <w:bodyDiv w:val="1"/>
      <w:marLeft w:val="0"/>
      <w:marRight w:val="0"/>
      <w:marTop w:val="0"/>
      <w:marBottom w:val="0"/>
      <w:divBdr>
        <w:top w:val="none" w:sz="0" w:space="0" w:color="auto"/>
        <w:left w:val="none" w:sz="0" w:space="0" w:color="auto"/>
        <w:bottom w:val="none" w:sz="0" w:space="0" w:color="auto"/>
        <w:right w:val="none" w:sz="0" w:space="0" w:color="auto"/>
      </w:divBdr>
    </w:div>
    <w:div w:id="1603340172">
      <w:bodyDiv w:val="1"/>
      <w:marLeft w:val="0"/>
      <w:marRight w:val="0"/>
      <w:marTop w:val="0"/>
      <w:marBottom w:val="0"/>
      <w:divBdr>
        <w:top w:val="none" w:sz="0" w:space="0" w:color="auto"/>
        <w:left w:val="none" w:sz="0" w:space="0" w:color="auto"/>
        <w:bottom w:val="none" w:sz="0" w:space="0" w:color="auto"/>
        <w:right w:val="none" w:sz="0" w:space="0" w:color="auto"/>
      </w:divBdr>
    </w:div>
    <w:div w:id="1680615682">
      <w:bodyDiv w:val="1"/>
      <w:marLeft w:val="0"/>
      <w:marRight w:val="0"/>
      <w:marTop w:val="0"/>
      <w:marBottom w:val="0"/>
      <w:divBdr>
        <w:top w:val="none" w:sz="0" w:space="0" w:color="auto"/>
        <w:left w:val="none" w:sz="0" w:space="0" w:color="auto"/>
        <w:bottom w:val="none" w:sz="0" w:space="0" w:color="auto"/>
        <w:right w:val="none" w:sz="0" w:space="0" w:color="auto"/>
      </w:divBdr>
    </w:div>
    <w:div w:id="1706758748">
      <w:bodyDiv w:val="1"/>
      <w:marLeft w:val="0"/>
      <w:marRight w:val="0"/>
      <w:marTop w:val="0"/>
      <w:marBottom w:val="0"/>
      <w:divBdr>
        <w:top w:val="none" w:sz="0" w:space="0" w:color="auto"/>
        <w:left w:val="none" w:sz="0" w:space="0" w:color="auto"/>
        <w:bottom w:val="none" w:sz="0" w:space="0" w:color="auto"/>
        <w:right w:val="none" w:sz="0" w:space="0" w:color="auto"/>
      </w:divBdr>
    </w:div>
    <w:div w:id="1708985573">
      <w:bodyDiv w:val="1"/>
      <w:marLeft w:val="0"/>
      <w:marRight w:val="0"/>
      <w:marTop w:val="0"/>
      <w:marBottom w:val="0"/>
      <w:divBdr>
        <w:top w:val="none" w:sz="0" w:space="0" w:color="auto"/>
        <w:left w:val="none" w:sz="0" w:space="0" w:color="auto"/>
        <w:bottom w:val="none" w:sz="0" w:space="0" w:color="auto"/>
        <w:right w:val="none" w:sz="0" w:space="0" w:color="auto"/>
      </w:divBdr>
    </w:div>
    <w:div w:id="1721904959">
      <w:bodyDiv w:val="1"/>
      <w:marLeft w:val="0"/>
      <w:marRight w:val="0"/>
      <w:marTop w:val="0"/>
      <w:marBottom w:val="0"/>
      <w:divBdr>
        <w:top w:val="none" w:sz="0" w:space="0" w:color="auto"/>
        <w:left w:val="none" w:sz="0" w:space="0" w:color="auto"/>
        <w:bottom w:val="none" w:sz="0" w:space="0" w:color="auto"/>
        <w:right w:val="none" w:sz="0" w:space="0" w:color="auto"/>
      </w:divBdr>
    </w:div>
    <w:div w:id="1774664371">
      <w:bodyDiv w:val="1"/>
      <w:marLeft w:val="0"/>
      <w:marRight w:val="0"/>
      <w:marTop w:val="0"/>
      <w:marBottom w:val="0"/>
      <w:divBdr>
        <w:top w:val="none" w:sz="0" w:space="0" w:color="auto"/>
        <w:left w:val="none" w:sz="0" w:space="0" w:color="auto"/>
        <w:bottom w:val="none" w:sz="0" w:space="0" w:color="auto"/>
        <w:right w:val="none" w:sz="0" w:space="0" w:color="auto"/>
      </w:divBdr>
    </w:div>
    <w:div w:id="1784307458">
      <w:bodyDiv w:val="1"/>
      <w:marLeft w:val="0"/>
      <w:marRight w:val="0"/>
      <w:marTop w:val="0"/>
      <w:marBottom w:val="0"/>
      <w:divBdr>
        <w:top w:val="none" w:sz="0" w:space="0" w:color="auto"/>
        <w:left w:val="none" w:sz="0" w:space="0" w:color="auto"/>
        <w:bottom w:val="none" w:sz="0" w:space="0" w:color="auto"/>
        <w:right w:val="none" w:sz="0" w:space="0" w:color="auto"/>
      </w:divBdr>
    </w:div>
    <w:div w:id="1805461737">
      <w:bodyDiv w:val="1"/>
      <w:marLeft w:val="0"/>
      <w:marRight w:val="0"/>
      <w:marTop w:val="0"/>
      <w:marBottom w:val="0"/>
      <w:divBdr>
        <w:top w:val="none" w:sz="0" w:space="0" w:color="auto"/>
        <w:left w:val="none" w:sz="0" w:space="0" w:color="auto"/>
        <w:bottom w:val="none" w:sz="0" w:space="0" w:color="auto"/>
        <w:right w:val="none" w:sz="0" w:space="0" w:color="auto"/>
      </w:divBdr>
    </w:div>
    <w:div w:id="1810005206">
      <w:bodyDiv w:val="1"/>
      <w:marLeft w:val="0"/>
      <w:marRight w:val="0"/>
      <w:marTop w:val="0"/>
      <w:marBottom w:val="0"/>
      <w:divBdr>
        <w:top w:val="none" w:sz="0" w:space="0" w:color="auto"/>
        <w:left w:val="none" w:sz="0" w:space="0" w:color="auto"/>
        <w:bottom w:val="none" w:sz="0" w:space="0" w:color="auto"/>
        <w:right w:val="none" w:sz="0" w:space="0" w:color="auto"/>
      </w:divBdr>
    </w:div>
    <w:div w:id="1852837261">
      <w:bodyDiv w:val="1"/>
      <w:marLeft w:val="0"/>
      <w:marRight w:val="0"/>
      <w:marTop w:val="0"/>
      <w:marBottom w:val="0"/>
      <w:divBdr>
        <w:top w:val="none" w:sz="0" w:space="0" w:color="auto"/>
        <w:left w:val="none" w:sz="0" w:space="0" w:color="auto"/>
        <w:bottom w:val="none" w:sz="0" w:space="0" w:color="auto"/>
        <w:right w:val="none" w:sz="0" w:space="0" w:color="auto"/>
      </w:divBdr>
    </w:div>
    <w:div w:id="1900825172">
      <w:bodyDiv w:val="1"/>
      <w:marLeft w:val="0"/>
      <w:marRight w:val="0"/>
      <w:marTop w:val="0"/>
      <w:marBottom w:val="0"/>
      <w:divBdr>
        <w:top w:val="none" w:sz="0" w:space="0" w:color="auto"/>
        <w:left w:val="none" w:sz="0" w:space="0" w:color="auto"/>
        <w:bottom w:val="none" w:sz="0" w:space="0" w:color="auto"/>
        <w:right w:val="none" w:sz="0" w:space="0" w:color="auto"/>
      </w:divBdr>
    </w:div>
    <w:div w:id="1914044931">
      <w:bodyDiv w:val="1"/>
      <w:marLeft w:val="0"/>
      <w:marRight w:val="0"/>
      <w:marTop w:val="0"/>
      <w:marBottom w:val="0"/>
      <w:divBdr>
        <w:top w:val="none" w:sz="0" w:space="0" w:color="auto"/>
        <w:left w:val="none" w:sz="0" w:space="0" w:color="auto"/>
        <w:bottom w:val="none" w:sz="0" w:space="0" w:color="auto"/>
        <w:right w:val="none" w:sz="0" w:space="0" w:color="auto"/>
      </w:divBdr>
    </w:div>
    <w:div w:id="1966081127">
      <w:bodyDiv w:val="1"/>
      <w:marLeft w:val="0"/>
      <w:marRight w:val="0"/>
      <w:marTop w:val="0"/>
      <w:marBottom w:val="0"/>
      <w:divBdr>
        <w:top w:val="none" w:sz="0" w:space="0" w:color="auto"/>
        <w:left w:val="none" w:sz="0" w:space="0" w:color="auto"/>
        <w:bottom w:val="none" w:sz="0" w:space="0" w:color="auto"/>
        <w:right w:val="none" w:sz="0" w:space="0" w:color="auto"/>
      </w:divBdr>
    </w:div>
    <w:div w:id="1998919206">
      <w:bodyDiv w:val="1"/>
      <w:marLeft w:val="0"/>
      <w:marRight w:val="0"/>
      <w:marTop w:val="0"/>
      <w:marBottom w:val="0"/>
      <w:divBdr>
        <w:top w:val="none" w:sz="0" w:space="0" w:color="auto"/>
        <w:left w:val="none" w:sz="0" w:space="0" w:color="auto"/>
        <w:bottom w:val="none" w:sz="0" w:space="0" w:color="auto"/>
        <w:right w:val="none" w:sz="0" w:space="0" w:color="auto"/>
      </w:divBdr>
    </w:div>
    <w:div w:id="2018339483">
      <w:bodyDiv w:val="1"/>
      <w:marLeft w:val="0"/>
      <w:marRight w:val="0"/>
      <w:marTop w:val="0"/>
      <w:marBottom w:val="0"/>
      <w:divBdr>
        <w:top w:val="none" w:sz="0" w:space="0" w:color="auto"/>
        <w:left w:val="none" w:sz="0" w:space="0" w:color="auto"/>
        <w:bottom w:val="none" w:sz="0" w:space="0" w:color="auto"/>
        <w:right w:val="none" w:sz="0" w:space="0" w:color="auto"/>
      </w:divBdr>
    </w:div>
    <w:div w:id="2022393046">
      <w:bodyDiv w:val="1"/>
      <w:marLeft w:val="0"/>
      <w:marRight w:val="0"/>
      <w:marTop w:val="0"/>
      <w:marBottom w:val="0"/>
      <w:divBdr>
        <w:top w:val="none" w:sz="0" w:space="0" w:color="auto"/>
        <w:left w:val="none" w:sz="0" w:space="0" w:color="auto"/>
        <w:bottom w:val="none" w:sz="0" w:space="0" w:color="auto"/>
        <w:right w:val="none" w:sz="0" w:space="0" w:color="auto"/>
      </w:divBdr>
    </w:div>
    <w:div w:id="2063824926">
      <w:bodyDiv w:val="1"/>
      <w:marLeft w:val="0"/>
      <w:marRight w:val="0"/>
      <w:marTop w:val="0"/>
      <w:marBottom w:val="0"/>
      <w:divBdr>
        <w:top w:val="none" w:sz="0" w:space="0" w:color="auto"/>
        <w:left w:val="none" w:sz="0" w:space="0" w:color="auto"/>
        <w:bottom w:val="none" w:sz="0" w:space="0" w:color="auto"/>
        <w:right w:val="none" w:sz="0" w:space="0" w:color="auto"/>
      </w:divBdr>
    </w:div>
    <w:div w:id="2080471412">
      <w:bodyDiv w:val="1"/>
      <w:marLeft w:val="0"/>
      <w:marRight w:val="0"/>
      <w:marTop w:val="0"/>
      <w:marBottom w:val="0"/>
      <w:divBdr>
        <w:top w:val="none" w:sz="0" w:space="0" w:color="auto"/>
        <w:left w:val="none" w:sz="0" w:space="0" w:color="auto"/>
        <w:bottom w:val="none" w:sz="0" w:space="0" w:color="auto"/>
        <w:right w:val="none" w:sz="0" w:space="0" w:color="auto"/>
      </w:divBdr>
    </w:div>
    <w:div w:id="2083404799">
      <w:bodyDiv w:val="1"/>
      <w:marLeft w:val="0"/>
      <w:marRight w:val="0"/>
      <w:marTop w:val="0"/>
      <w:marBottom w:val="0"/>
      <w:divBdr>
        <w:top w:val="none" w:sz="0" w:space="0" w:color="auto"/>
        <w:left w:val="none" w:sz="0" w:space="0" w:color="auto"/>
        <w:bottom w:val="none" w:sz="0" w:space="0" w:color="auto"/>
        <w:right w:val="none" w:sz="0" w:space="0" w:color="auto"/>
      </w:divBdr>
    </w:div>
    <w:div w:id="2085451787">
      <w:bodyDiv w:val="1"/>
      <w:marLeft w:val="0"/>
      <w:marRight w:val="0"/>
      <w:marTop w:val="0"/>
      <w:marBottom w:val="0"/>
      <w:divBdr>
        <w:top w:val="none" w:sz="0" w:space="0" w:color="auto"/>
        <w:left w:val="none" w:sz="0" w:space="0" w:color="auto"/>
        <w:bottom w:val="none" w:sz="0" w:space="0" w:color="auto"/>
        <w:right w:val="none" w:sz="0" w:space="0" w:color="auto"/>
      </w:divBdr>
    </w:div>
    <w:div w:id="2096585119">
      <w:bodyDiv w:val="1"/>
      <w:marLeft w:val="0"/>
      <w:marRight w:val="0"/>
      <w:marTop w:val="0"/>
      <w:marBottom w:val="0"/>
      <w:divBdr>
        <w:top w:val="none" w:sz="0" w:space="0" w:color="auto"/>
        <w:left w:val="none" w:sz="0" w:space="0" w:color="auto"/>
        <w:bottom w:val="none" w:sz="0" w:space="0" w:color="auto"/>
        <w:right w:val="none" w:sz="0" w:space="0" w:color="auto"/>
      </w:divBdr>
    </w:div>
    <w:div w:id="213301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deviesiwij@unima.ac.id"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CEF61B-5C8D-4ACC-B2D0-B2FAB382E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7938</Words>
  <Characters>45253</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3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P</cp:lastModifiedBy>
  <cp:revision>2</cp:revision>
  <cp:lastPrinted>2021-03-31T11:33:00Z</cp:lastPrinted>
  <dcterms:created xsi:type="dcterms:W3CDTF">2025-02-02T07:05:00Z</dcterms:created>
  <dcterms:modified xsi:type="dcterms:W3CDTF">2025-02-02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8a1c8d1-45dc-3ff9-8b7e-b9e95168267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